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4F7DECB" w14:textId="77777777" w:rsidR="004D095E" w:rsidRDefault="004D095E" w:rsidP="004D095E">
      <w:pPr>
        <w:rPr>
          <w:b/>
          <w:bCs/>
        </w:rPr>
      </w:pPr>
    </w:p>
    <w:p w14:paraId="442AE4FE" w14:textId="77777777" w:rsidR="004D095E" w:rsidRDefault="004D095E" w:rsidP="004D095E"/>
    <w:p w14:paraId="3C9FB68C" w14:textId="77777777" w:rsidR="004D095E" w:rsidRPr="0035374C" w:rsidRDefault="004D095E" w:rsidP="004D095E">
      <w:pPr>
        <w:pStyle w:val="Heading1"/>
        <w:rPr>
          <w:color w:val="4472C4" w:themeColor="accent1"/>
          <w:sz w:val="28"/>
          <w:szCs w:val="28"/>
        </w:rPr>
      </w:pPr>
      <w:r w:rsidRPr="005601E5">
        <w:rPr>
          <w:b/>
          <w:bCs/>
          <w:color w:val="4472C4" w:themeColor="accent1"/>
          <w:sz w:val="28"/>
          <w:szCs w:val="28"/>
        </w:rPr>
        <w:t xml:space="preserve">Supplemental Table 1: </w:t>
      </w:r>
      <w:bookmarkStart w:id="0" w:name="_Toc40108737"/>
      <w:r>
        <w:rPr>
          <w:color w:val="4472C4" w:themeColor="accent1"/>
          <w:sz w:val="28"/>
          <w:szCs w:val="28"/>
        </w:rPr>
        <w:t>Summary of O</w:t>
      </w:r>
      <w:r w:rsidRPr="005601E5">
        <w:rPr>
          <w:color w:val="4472C4" w:themeColor="accent1"/>
          <w:sz w:val="28"/>
          <w:szCs w:val="28"/>
        </w:rPr>
        <w:t>utcome</w:t>
      </w:r>
      <w:r>
        <w:rPr>
          <w:color w:val="4472C4" w:themeColor="accent1"/>
          <w:sz w:val="28"/>
          <w:szCs w:val="28"/>
        </w:rPr>
        <w:t xml:space="preserve"> Definitions</w:t>
      </w:r>
      <w:r w:rsidRPr="005601E5">
        <w:rPr>
          <w:color w:val="4472C4" w:themeColor="accent1"/>
          <w:sz w:val="28"/>
          <w:szCs w:val="28"/>
        </w:rPr>
        <w:t xml:space="preserve"> Assessed in Efficacy Studies for Each Condition</w:t>
      </w:r>
      <w:bookmarkEnd w:id="0"/>
    </w:p>
    <w:p w14:paraId="562ADD45" w14:textId="77777777" w:rsidR="004D095E" w:rsidRDefault="004D095E" w:rsidP="004D095E">
      <w:pPr>
        <w:rPr>
          <w:b/>
          <w:bCs/>
        </w:rPr>
      </w:pPr>
    </w:p>
    <w:tbl>
      <w:tblPr>
        <w:tblW w:w="0" w:type="auto"/>
        <w:tblLook w:val="0420" w:firstRow="1" w:lastRow="0" w:firstColumn="0" w:lastColumn="0" w:noHBand="0" w:noVBand="1"/>
      </w:tblPr>
      <w:tblGrid>
        <w:gridCol w:w="2425"/>
        <w:gridCol w:w="5945"/>
      </w:tblGrid>
      <w:tr w:rsidR="004D095E" w:rsidRPr="00267888" w14:paraId="50E7371B" w14:textId="77777777" w:rsidTr="0018593A">
        <w:tc>
          <w:tcPr>
            <w:tcW w:w="2425" w:type="dxa"/>
          </w:tcPr>
          <w:p w14:paraId="457773B0" w14:textId="77777777" w:rsidR="004D095E" w:rsidRPr="0035374C" w:rsidRDefault="004D095E" w:rsidP="0018593A">
            <w:r w:rsidRPr="0035374C">
              <w:t xml:space="preserve">Condition </w:t>
            </w:r>
          </w:p>
        </w:tc>
        <w:tc>
          <w:tcPr>
            <w:tcW w:w="5945" w:type="dxa"/>
          </w:tcPr>
          <w:p w14:paraId="129DF5B1" w14:textId="77777777" w:rsidR="004D095E" w:rsidRPr="0035374C" w:rsidRDefault="004D095E" w:rsidP="0018593A">
            <w:r w:rsidRPr="0035374C">
              <w:t xml:space="preserve">Efficacy outcomes employed within identified studies </w:t>
            </w:r>
          </w:p>
        </w:tc>
      </w:tr>
      <w:tr w:rsidR="004D095E" w:rsidRPr="00267888" w14:paraId="35067F8D" w14:textId="77777777" w:rsidTr="0018593A">
        <w:tc>
          <w:tcPr>
            <w:tcW w:w="2425" w:type="dxa"/>
          </w:tcPr>
          <w:p w14:paraId="5139DC4D" w14:textId="77777777" w:rsidR="004D095E" w:rsidRPr="0035374C" w:rsidRDefault="004D095E" w:rsidP="0018593A">
            <w:r w:rsidRPr="0035374C">
              <w:rPr>
                <w:rFonts w:cstheme="minorHAnsi"/>
                <w:b/>
                <w:bCs/>
                <w:color w:val="000000"/>
              </w:rPr>
              <w:t>Amyotrophic Lateral Sclerosis (ALS)</w:t>
            </w:r>
          </w:p>
        </w:tc>
        <w:tc>
          <w:tcPr>
            <w:tcW w:w="5945" w:type="dxa"/>
          </w:tcPr>
          <w:p w14:paraId="33C5597A" w14:textId="77777777" w:rsidR="004D095E" w:rsidRPr="0035374C" w:rsidRDefault="004D095E" w:rsidP="0018593A">
            <w:r w:rsidRPr="0035374C">
              <w:rPr>
                <w:color w:val="000000"/>
              </w:rPr>
              <w:t>Cramp Intensity; Number/frequency of cramps</w:t>
            </w:r>
          </w:p>
        </w:tc>
      </w:tr>
      <w:tr w:rsidR="004D095E" w:rsidRPr="00267888" w14:paraId="0093AE1D" w14:textId="77777777" w:rsidTr="0018593A">
        <w:tc>
          <w:tcPr>
            <w:tcW w:w="2425" w:type="dxa"/>
          </w:tcPr>
          <w:p w14:paraId="55582315" w14:textId="77777777" w:rsidR="004D095E" w:rsidRPr="0035374C" w:rsidRDefault="004D095E" w:rsidP="0018593A">
            <w:r w:rsidRPr="0035374C">
              <w:rPr>
                <w:rFonts w:cstheme="minorHAnsi"/>
                <w:b/>
                <w:bCs/>
                <w:color w:val="000000"/>
              </w:rPr>
              <w:t xml:space="preserve">Autism </w:t>
            </w:r>
          </w:p>
        </w:tc>
        <w:tc>
          <w:tcPr>
            <w:tcW w:w="5945" w:type="dxa"/>
          </w:tcPr>
          <w:p w14:paraId="3146B4D2" w14:textId="77777777" w:rsidR="004D095E" w:rsidRPr="0035374C" w:rsidRDefault="004D095E" w:rsidP="0018593A">
            <w:r w:rsidRPr="0035374C">
              <w:rPr>
                <w:color w:val="000000" w:themeColor="text1"/>
              </w:rPr>
              <w:t>Clinical improvement in symptoms (i.e., measured with Autism Spectrum Quotient, frequency of episodes of hyperactivity, or self-injury)</w:t>
            </w:r>
          </w:p>
        </w:tc>
      </w:tr>
      <w:tr w:rsidR="004D095E" w:rsidRPr="00267888" w14:paraId="07A71804" w14:textId="77777777" w:rsidTr="0018593A">
        <w:tc>
          <w:tcPr>
            <w:tcW w:w="2425" w:type="dxa"/>
          </w:tcPr>
          <w:p w14:paraId="3C8B4F80" w14:textId="77777777" w:rsidR="004D095E" w:rsidRPr="0035374C" w:rsidRDefault="004D095E" w:rsidP="0018593A">
            <w:r w:rsidRPr="0035374C">
              <w:rPr>
                <w:rFonts w:cstheme="minorHAnsi"/>
                <w:b/>
                <w:bCs/>
                <w:color w:val="000000"/>
              </w:rPr>
              <w:t>Cancer</w:t>
            </w:r>
          </w:p>
        </w:tc>
        <w:tc>
          <w:tcPr>
            <w:tcW w:w="5945" w:type="dxa"/>
          </w:tcPr>
          <w:p w14:paraId="4775A77C" w14:textId="77777777" w:rsidR="004D095E" w:rsidRPr="0035374C" w:rsidRDefault="004D095E" w:rsidP="0018593A"/>
        </w:tc>
      </w:tr>
      <w:tr w:rsidR="004D095E" w:rsidRPr="00267888" w14:paraId="304F3FF7" w14:textId="77777777" w:rsidTr="0018593A">
        <w:trPr>
          <w:trHeight w:val="96"/>
        </w:trPr>
        <w:tc>
          <w:tcPr>
            <w:tcW w:w="2425" w:type="dxa"/>
          </w:tcPr>
          <w:p w14:paraId="30510E5F" w14:textId="77777777" w:rsidR="004D095E" w:rsidRPr="0035374C" w:rsidRDefault="004D095E" w:rsidP="0018593A">
            <w:r w:rsidRPr="0035374C">
              <w:rPr>
                <w:rFonts w:cstheme="minorHAnsi"/>
                <w:color w:val="000000"/>
              </w:rPr>
              <w:t xml:space="preserve">  Pain</w:t>
            </w:r>
          </w:p>
        </w:tc>
        <w:tc>
          <w:tcPr>
            <w:tcW w:w="5945" w:type="dxa"/>
          </w:tcPr>
          <w:p w14:paraId="30A11FD7" w14:textId="77777777" w:rsidR="004D095E" w:rsidRPr="0035374C" w:rsidRDefault="004D095E" w:rsidP="0018593A">
            <w:r w:rsidRPr="0035374C">
              <w:rPr>
                <w:color w:val="000000"/>
              </w:rPr>
              <w:t>Pain reduction</w:t>
            </w:r>
          </w:p>
        </w:tc>
      </w:tr>
      <w:tr w:rsidR="004D095E" w:rsidRPr="00267888" w14:paraId="02153BA2" w14:textId="77777777" w:rsidTr="0018593A">
        <w:tc>
          <w:tcPr>
            <w:tcW w:w="2425" w:type="dxa"/>
          </w:tcPr>
          <w:p w14:paraId="6B55BDCB" w14:textId="77777777" w:rsidR="004D095E" w:rsidRPr="0035374C" w:rsidRDefault="004D095E" w:rsidP="0018593A">
            <w:r w:rsidRPr="0035374C">
              <w:rPr>
                <w:rFonts w:cstheme="minorHAnsi"/>
                <w:color w:val="000000"/>
              </w:rPr>
              <w:t xml:space="preserve">  Cachexia </w:t>
            </w:r>
          </w:p>
        </w:tc>
        <w:tc>
          <w:tcPr>
            <w:tcW w:w="5945" w:type="dxa"/>
          </w:tcPr>
          <w:p w14:paraId="535F177F" w14:textId="77777777" w:rsidR="004D095E" w:rsidRPr="0035374C" w:rsidRDefault="004D095E" w:rsidP="0018593A">
            <w:r w:rsidRPr="0035374C">
              <w:rPr>
                <w:color w:val="000000"/>
              </w:rPr>
              <w:t>Weight change, appetite, caloric intake</w:t>
            </w:r>
          </w:p>
        </w:tc>
      </w:tr>
      <w:tr w:rsidR="004D095E" w:rsidRPr="00267888" w14:paraId="36EB2FD4" w14:textId="77777777" w:rsidTr="0018593A">
        <w:tc>
          <w:tcPr>
            <w:tcW w:w="2425" w:type="dxa"/>
          </w:tcPr>
          <w:p w14:paraId="039D56D3" w14:textId="77777777" w:rsidR="004D095E" w:rsidRPr="0035374C" w:rsidRDefault="004D095E" w:rsidP="0018593A">
            <w:r w:rsidRPr="0035374C">
              <w:rPr>
                <w:rFonts w:cstheme="minorHAnsi"/>
                <w:color w:val="000000"/>
              </w:rPr>
              <w:t xml:space="preserve">  Nausea and Vomiting</w:t>
            </w:r>
          </w:p>
        </w:tc>
        <w:tc>
          <w:tcPr>
            <w:tcW w:w="5945" w:type="dxa"/>
          </w:tcPr>
          <w:p w14:paraId="46188D22" w14:textId="77777777" w:rsidR="004D095E" w:rsidRPr="0035374C" w:rsidRDefault="004D095E" w:rsidP="0018593A">
            <w:r w:rsidRPr="0035374C">
              <w:rPr>
                <w:color w:val="000000"/>
              </w:rPr>
              <w:t>Frequency of nausea and vomiting episodes</w:t>
            </w:r>
          </w:p>
        </w:tc>
      </w:tr>
      <w:tr w:rsidR="004D095E" w:rsidRPr="00267888" w14:paraId="5A9DD678" w14:textId="77777777" w:rsidTr="0018593A">
        <w:tc>
          <w:tcPr>
            <w:tcW w:w="2425" w:type="dxa"/>
          </w:tcPr>
          <w:p w14:paraId="7796A470" w14:textId="77777777" w:rsidR="004D095E" w:rsidRPr="0035374C" w:rsidRDefault="004D095E" w:rsidP="0018593A">
            <w:r>
              <w:rPr>
                <w:b/>
                <w:bCs/>
              </w:rPr>
              <w:t>C</w:t>
            </w:r>
            <w:r w:rsidRPr="004B74F9">
              <w:rPr>
                <w:b/>
                <w:bCs/>
              </w:rPr>
              <w:t>hronic non-</w:t>
            </w:r>
            <w:r>
              <w:rPr>
                <w:b/>
                <w:bCs/>
              </w:rPr>
              <w:t>C</w:t>
            </w:r>
            <w:r w:rsidRPr="004B74F9">
              <w:rPr>
                <w:b/>
                <w:bCs/>
              </w:rPr>
              <w:t xml:space="preserve">ancer </w:t>
            </w:r>
            <w:r>
              <w:rPr>
                <w:b/>
                <w:bCs/>
              </w:rPr>
              <w:t>P</w:t>
            </w:r>
            <w:r w:rsidRPr="004B74F9">
              <w:rPr>
                <w:b/>
                <w:bCs/>
              </w:rPr>
              <w:t>ain</w:t>
            </w:r>
          </w:p>
        </w:tc>
        <w:tc>
          <w:tcPr>
            <w:tcW w:w="5945" w:type="dxa"/>
          </w:tcPr>
          <w:p w14:paraId="692F6761" w14:textId="77777777" w:rsidR="004D095E" w:rsidRPr="0035374C" w:rsidRDefault="004D095E" w:rsidP="0018593A">
            <w:r w:rsidRPr="0035374C">
              <w:rPr>
                <w:color w:val="000000"/>
              </w:rPr>
              <w:t>Pain reduction; Quality of Life (QoL)</w:t>
            </w:r>
          </w:p>
        </w:tc>
      </w:tr>
      <w:tr w:rsidR="004D095E" w:rsidRPr="00267888" w14:paraId="2020F8C7" w14:textId="77777777" w:rsidTr="0018593A">
        <w:tc>
          <w:tcPr>
            <w:tcW w:w="2425" w:type="dxa"/>
          </w:tcPr>
          <w:p w14:paraId="74399873" w14:textId="77777777" w:rsidR="004D095E" w:rsidRPr="0035374C" w:rsidRDefault="004D095E" w:rsidP="0018593A">
            <w:r w:rsidRPr="0035374C">
              <w:rPr>
                <w:rFonts w:cstheme="minorHAnsi"/>
                <w:b/>
                <w:bCs/>
                <w:color w:val="000000"/>
              </w:rPr>
              <w:t xml:space="preserve">Crohn’s Disease </w:t>
            </w:r>
          </w:p>
        </w:tc>
        <w:tc>
          <w:tcPr>
            <w:tcW w:w="5945" w:type="dxa"/>
          </w:tcPr>
          <w:p w14:paraId="609A7254" w14:textId="77777777" w:rsidR="004D095E" w:rsidRPr="0035374C" w:rsidRDefault="004D095E" w:rsidP="0018593A">
            <w:r w:rsidRPr="0035374C">
              <w:rPr>
                <w:color w:val="000000" w:themeColor="text1"/>
              </w:rPr>
              <w:t>Clinical improvement in symptoms (</w:t>
            </w:r>
            <w:proofErr w:type="gramStart"/>
            <w:r w:rsidRPr="0035374C">
              <w:rPr>
                <w:color w:val="000000" w:themeColor="text1"/>
              </w:rPr>
              <w:t>e.g.</w:t>
            </w:r>
            <w:proofErr w:type="gramEnd"/>
            <w:r w:rsidRPr="0035374C">
              <w:rPr>
                <w:color w:val="000000" w:themeColor="text1"/>
              </w:rPr>
              <w:t xml:space="preserve"> measured with Clinical disease activity Index, or Harvey Bradshaw score); frequency of disease-related complications</w:t>
            </w:r>
          </w:p>
        </w:tc>
      </w:tr>
      <w:tr w:rsidR="004D095E" w:rsidRPr="00267888" w14:paraId="1970C9B4" w14:textId="77777777" w:rsidTr="0018593A">
        <w:tc>
          <w:tcPr>
            <w:tcW w:w="2425" w:type="dxa"/>
          </w:tcPr>
          <w:p w14:paraId="2BF4B23A" w14:textId="77777777" w:rsidR="004D095E" w:rsidRPr="0035374C" w:rsidRDefault="004D095E" w:rsidP="0018593A">
            <w:r w:rsidRPr="0035374C">
              <w:rPr>
                <w:rFonts w:cstheme="minorHAnsi"/>
                <w:b/>
                <w:bCs/>
                <w:color w:val="000000"/>
              </w:rPr>
              <w:t xml:space="preserve">Epilepsy </w:t>
            </w:r>
          </w:p>
        </w:tc>
        <w:tc>
          <w:tcPr>
            <w:tcW w:w="5945" w:type="dxa"/>
          </w:tcPr>
          <w:p w14:paraId="65661CEE" w14:textId="77777777" w:rsidR="004D095E" w:rsidRPr="0035374C" w:rsidRDefault="004D095E" w:rsidP="0018593A">
            <w:r w:rsidRPr="0035374C">
              <w:rPr>
                <w:color w:val="000000"/>
              </w:rPr>
              <w:t>Seizure frequency; Seizure severity; Episodes of status epilepticus; Health-Related Quality of Life (</w:t>
            </w:r>
            <w:proofErr w:type="spellStart"/>
            <w:r w:rsidRPr="0035374C">
              <w:rPr>
                <w:color w:val="000000"/>
              </w:rPr>
              <w:t>HRQoL</w:t>
            </w:r>
            <w:proofErr w:type="spellEnd"/>
            <w:r w:rsidRPr="0035374C">
              <w:rPr>
                <w:color w:val="000000"/>
              </w:rPr>
              <w:t>); QoL</w:t>
            </w:r>
          </w:p>
        </w:tc>
      </w:tr>
      <w:tr w:rsidR="004D095E" w:rsidRPr="00267888" w14:paraId="28A209D8" w14:textId="77777777" w:rsidTr="0018593A">
        <w:tc>
          <w:tcPr>
            <w:tcW w:w="2425" w:type="dxa"/>
          </w:tcPr>
          <w:p w14:paraId="16F6BFCE" w14:textId="77777777" w:rsidR="004D095E" w:rsidRPr="0035374C" w:rsidRDefault="004D095E" w:rsidP="0018593A">
            <w:r w:rsidRPr="0035374C">
              <w:rPr>
                <w:rFonts w:cstheme="minorHAnsi"/>
                <w:b/>
                <w:bCs/>
                <w:color w:val="000000"/>
              </w:rPr>
              <w:t>Glaucoma</w:t>
            </w:r>
          </w:p>
        </w:tc>
        <w:tc>
          <w:tcPr>
            <w:tcW w:w="5945" w:type="dxa"/>
          </w:tcPr>
          <w:p w14:paraId="13290B45" w14:textId="77777777" w:rsidR="004D095E" w:rsidRPr="0035374C" w:rsidRDefault="004D095E" w:rsidP="0018593A">
            <w:r w:rsidRPr="0035374C">
              <w:rPr>
                <w:color w:val="000000"/>
              </w:rPr>
              <w:t xml:space="preserve">Reduction in intraocular pressure </w:t>
            </w:r>
          </w:p>
        </w:tc>
      </w:tr>
      <w:tr w:rsidR="004D095E" w:rsidRPr="00267888" w14:paraId="278E4434" w14:textId="77777777" w:rsidTr="0018593A">
        <w:tc>
          <w:tcPr>
            <w:tcW w:w="2425" w:type="dxa"/>
          </w:tcPr>
          <w:p w14:paraId="6B606AA6" w14:textId="77777777" w:rsidR="004D095E" w:rsidRPr="0035374C" w:rsidRDefault="004D095E" w:rsidP="0018593A">
            <w:r w:rsidRPr="0035374C">
              <w:rPr>
                <w:rFonts w:cstheme="minorHAnsi"/>
                <w:b/>
                <w:bCs/>
                <w:color w:val="000000"/>
              </w:rPr>
              <w:t xml:space="preserve">Human Immunodeficiency Virus (HIV)/Acquired Immunodeficiency Syndrome (AIDS) </w:t>
            </w:r>
          </w:p>
        </w:tc>
        <w:tc>
          <w:tcPr>
            <w:tcW w:w="5945" w:type="dxa"/>
          </w:tcPr>
          <w:p w14:paraId="6CE85192" w14:textId="77777777" w:rsidR="004D095E" w:rsidRPr="0035374C" w:rsidRDefault="004D095E" w:rsidP="0018593A"/>
        </w:tc>
      </w:tr>
      <w:tr w:rsidR="004D095E" w:rsidRPr="00267888" w14:paraId="6283A187" w14:textId="77777777" w:rsidTr="0018593A">
        <w:tc>
          <w:tcPr>
            <w:tcW w:w="2425" w:type="dxa"/>
          </w:tcPr>
          <w:p w14:paraId="17DB439A" w14:textId="77777777" w:rsidR="004D095E" w:rsidRPr="0035374C" w:rsidRDefault="004D095E" w:rsidP="0018593A">
            <w:r w:rsidRPr="0035374C">
              <w:rPr>
                <w:rFonts w:cstheme="minorHAnsi"/>
                <w:color w:val="000000"/>
              </w:rPr>
              <w:t xml:space="preserve">   Pain</w:t>
            </w:r>
          </w:p>
        </w:tc>
        <w:tc>
          <w:tcPr>
            <w:tcW w:w="5945" w:type="dxa"/>
          </w:tcPr>
          <w:p w14:paraId="51BD3413" w14:textId="77777777" w:rsidR="004D095E" w:rsidRPr="0035374C" w:rsidRDefault="004D095E" w:rsidP="0018593A">
            <w:r w:rsidRPr="0035374C">
              <w:rPr>
                <w:color w:val="000000"/>
              </w:rPr>
              <w:t xml:space="preserve">Pain reduction; </w:t>
            </w:r>
            <w:proofErr w:type="spellStart"/>
            <w:r w:rsidRPr="0035374C">
              <w:rPr>
                <w:color w:val="000000"/>
              </w:rPr>
              <w:t>HRQoL</w:t>
            </w:r>
            <w:proofErr w:type="spellEnd"/>
            <w:r w:rsidRPr="0035374C">
              <w:rPr>
                <w:color w:val="000000"/>
              </w:rPr>
              <w:t>; QoL</w:t>
            </w:r>
          </w:p>
        </w:tc>
      </w:tr>
      <w:tr w:rsidR="004D095E" w:rsidRPr="00267888" w14:paraId="120ABA96" w14:textId="77777777" w:rsidTr="0018593A">
        <w:tc>
          <w:tcPr>
            <w:tcW w:w="2425" w:type="dxa"/>
          </w:tcPr>
          <w:p w14:paraId="6ED8B612" w14:textId="77777777" w:rsidR="004D095E" w:rsidRPr="0035374C" w:rsidRDefault="004D095E" w:rsidP="0018593A">
            <w:r w:rsidRPr="0035374C">
              <w:rPr>
                <w:rFonts w:cstheme="minorHAnsi"/>
                <w:color w:val="000000"/>
              </w:rPr>
              <w:t xml:space="preserve">   Other Outcomes</w:t>
            </w:r>
          </w:p>
        </w:tc>
        <w:tc>
          <w:tcPr>
            <w:tcW w:w="5945" w:type="dxa"/>
          </w:tcPr>
          <w:p w14:paraId="0ACDBE50" w14:textId="77777777" w:rsidR="004D095E" w:rsidRPr="0035374C" w:rsidRDefault="004D095E" w:rsidP="0018593A">
            <w:r w:rsidRPr="0035374C">
              <w:rPr>
                <w:color w:val="000000"/>
              </w:rPr>
              <w:t>Change in adherence; Viral load suppression</w:t>
            </w:r>
          </w:p>
        </w:tc>
      </w:tr>
      <w:tr w:rsidR="004D095E" w:rsidRPr="00267888" w14:paraId="2CD5873F" w14:textId="77777777" w:rsidTr="0018593A">
        <w:tc>
          <w:tcPr>
            <w:tcW w:w="2425" w:type="dxa"/>
          </w:tcPr>
          <w:p w14:paraId="40A4D6D2" w14:textId="77777777" w:rsidR="004D095E" w:rsidRPr="0035374C" w:rsidRDefault="004D095E" w:rsidP="0018593A">
            <w:r w:rsidRPr="0035374C">
              <w:rPr>
                <w:rFonts w:cstheme="minorHAnsi"/>
                <w:b/>
                <w:bCs/>
                <w:color w:val="000000"/>
              </w:rPr>
              <w:t xml:space="preserve">Multiple Sclerosis (MS)  </w:t>
            </w:r>
          </w:p>
        </w:tc>
        <w:tc>
          <w:tcPr>
            <w:tcW w:w="5945" w:type="dxa"/>
          </w:tcPr>
          <w:p w14:paraId="0ED21753" w14:textId="77777777" w:rsidR="004D095E" w:rsidRPr="0035374C" w:rsidRDefault="004D095E" w:rsidP="0018593A"/>
        </w:tc>
      </w:tr>
      <w:tr w:rsidR="004D095E" w:rsidRPr="00267888" w14:paraId="67418410" w14:textId="77777777" w:rsidTr="0018593A">
        <w:tc>
          <w:tcPr>
            <w:tcW w:w="2425" w:type="dxa"/>
          </w:tcPr>
          <w:p w14:paraId="16B2494A" w14:textId="77777777" w:rsidR="004D095E" w:rsidRPr="0035374C" w:rsidRDefault="004D095E" w:rsidP="0018593A">
            <w:r w:rsidRPr="0035374C">
              <w:rPr>
                <w:rFonts w:cstheme="minorHAnsi"/>
                <w:color w:val="000000"/>
              </w:rPr>
              <w:t xml:space="preserve">   Spasticity and Spasm</w:t>
            </w:r>
          </w:p>
        </w:tc>
        <w:tc>
          <w:tcPr>
            <w:tcW w:w="5945" w:type="dxa"/>
          </w:tcPr>
          <w:p w14:paraId="50B267B6" w14:textId="77777777" w:rsidR="004D095E" w:rsidRPr="0035374C" w:rsidRDefault="004D095E" w:rsidP="0018593A">
            <w:r w:rsidRPr="0035374C">
              <w:rPr>
                <w:color w:val="000000"/>
              </w:rPr>
              <w:t>Frequency of spasms; severity of spasms</w:t>
            </w:r>
          </w:p>
        </w:tc>
      </w:tr>
      <w:tr w:rsidR="004D095E" w:rsidRPr="00267888" w14:paraId="638687BB" w14:textId="77777777" w:rsidTr="0018593A">
        <w:tc>
          <w:tcPr>
            <w:tcW w:w="2425" w:type="dxa"/>
          </w:tcPr>
          <w:p w14:paraId="57743693" w14:textId="77777777" w:rsidR="004D095E" w:rsidRPr="0035374C" w:rsidRDefault="004D095E" w:rsidP="0018593A">
            <w:r w:rsidRPr="0035374C">
              <w:rPr>
                <w:rFonts w:cstheme="minorHAnsi"/>
                <w:color w:val="000000"/>
              </w:rPr>
              <w:t xml:space="preserve">   Pain</w:t>
            </w:r>
          </w:p>
        </w:tc>
        <w:tc>
          <w:tcPr>
            <w:tcW w:w="5945" w:type="dxa"/>
          </w:tcPr>
          <w:p w14:paraId="205E7A4C" w14:textId="77777777" w:rsidR="004D095E" w:rsidRPr="0035374C" w:rsidRDefault="004D095E" w:rsidP="0018593A">
            <w:r w:rsidRPr="0035374C">
              <w:rPr>
                <w:color w:val="000000"/>
              </w:rPr>
              <w:t>Pain reduction; QoL</w:t>
            </w:r>
          </w:p>
        </w:tc>
      </w:tr>
      <w:tr w:rsidR="004D095E" w:rsidRPr="00267888" w14:paraId="33F49BF6" w14:textId="77777777" w:rsidTr="0018593A">
        <w:tc>
          <w:tcPr>
            <w:tcW w:w="2425" w:type="dxa"/>
          </w:tcPr>
          <w:p w14:paraId="3B11EDC5" w14:textId="77777777" w:rsidR="004D095E" w:rsidRPr="0035374C" w:rsidRDefault="004D095E" w:rsidP="0018593A">
            <w:r w:rsidRPr="0035374C">
              <w:rPr>
                <w:rFonts w:cstheme="minorHAnsi"/>
                <w:color w:val="000000"/>
              </w:rPr>
              <w:t xml:space="preserve">   Function Outcomes </w:t>
            </w:r>
          </w:p>
        </w:tc>
        <w:tc>
          <w:tcPr>
            <w:tcW w:w="5945" w:type="dxa"/>
          </w:tcPr>
          <w:p w14:paraId="39DB7A6E" w14:textId="77777777" w:rsidR="004D095E" w:rsidRPr="0035374C" w:rsidRDefault="004D095E" w:rsidP="0018593A">
            <w:r w:rsidRPr="0035374C">
              <w:rPr>
                <w:color w:val="000000"/>
              </w:rPr>
              <w:t>Bladder (Incontinence episodes, nocturia episodes); Gait improvement</w:t>
            </w:r>
          </w:p>
        </w:tc>
      </w:tr>
      <w:tr w:rsidR="004D095E" w:rsidRPr="00267888" w14:paraId="5DEA2A91" w14:textId="77777777" w:rsidTr="0018593A">
        <w:tc>
          <w:tcPr>
            <w:tcW w:w="2425" w:type="dxa"/>
          </w:tcPr>
          <w:p w14:paraId="4A100994" w14:textId="77777777" w:rsidR="004D095E" w:rsidRPr="0035374C" w:rsidRDefault="004D095E" w:rsidP="0018593A">
            <w:r w:rsidRPr="0035374C">
              <w:rPr>
                <w:rFonts w:cstheme="minorHAnsi"/>
                <w:b/>
                <w:bCs/>
                <w:color w:val="000000"/>
              </w:rPr>
              <w:t xml:space="preserve">Parkinson's Disease </w:t>
            </w:r>
          </w:p>
        </w:tc>
        <w:tc>
          <w:tcPr>
            <w:tcW w:w="5945" w:type="dxa"/>
          </w:tcPr>
          <w:p w14:paraId="644C4B1B" w14:textId="77777777" w:rsidR="004D095E" w:rsidRPr="0035374C" w:rsidRDefault="004D095E" w:rsidP="0018593A">
            <w:r w:rsidRPr="0035374C">
              <w:rPr>
                <w:color w:val="000000"/>
              </w:rPr>
              <w:t>Clinical improvement in symptoms (</w:t>
            </w:r>
            <w:proofErr w:type="gramStart"/>
            <w:r w:rsidRPr="0035374C">
              <w:rPr>
                <w:color w:val="000000"/>
              </w:rPr>
              <w:t>e.g.</w:t>
            </w:r>
            <w:proofErr w:type="gramEnd"/>
            <w:r w:rsidRPr="0035374C">
              <w:rPr>
                <w:color w:val="000000"/>
              </w:rPr>
              <w:t xml:space="preserve"> measured via motor examination scores, effect on dyskinesias, tremor severity). </w:t>
            </w:r>
          </w:p>
        </w:tc>
      </w:tr>
      <w:tr w:rsidR="004D095E" w:rsidRPr="00267888" w14:paraId="19C062DD" w14:textId="77777777" w:rsidTr="0018593A">
        <w:tc>
          <w:tcPr>
            <w:tcW w:w="2425" w:type="dxa"/>
          </w:tcPr>
          <w:p w14:paraId="7B6FDBC2" w14:textId="77777777" w:rsidR="004D095E" w:rsidRPr="0035374C" w:rsidRDefault="004D095E" w:rsidP="0018593A">
            <w:r w:rsidRPr="0035374C">
              <w:rPr>
                <w:rFonts w:cstheme="minorHAnsi"/>
                <w:b/>
                <w:bCs/>
                <w:color w:val="000000"/>
              </w:rPr>
              <w:t>Post-Traumatic Stress Disorder (PTSD) and PTSD-Related Anxiety</w:t>
            </w:r>
          </w:p>
        </w:tc>
        <w:tc>
          <w:tcPr>
            <w:tcW w:w="5945" w:type="dxa"/>
          </w:tcPr>
          <w:p w14:paraId="0D4E8E93" w14:textId="77777777" w:rsidR="004D095E" w:rsidRPr="0035374C" w:rsidRDefault="004D095E" w:rsidP="0018593A">
            <w:r w:rsidRPr="0035374C">
              <w:rPr>
                <w:color w:val="000000"/>
              </w:rPr>
              <w:t>Clinical improvement in symptoms (</w:t>
            </w:r>
            <w:proofErr w:type="gramStart"/>
            <w:r w:rsidRPr="0035374C">
              <w:rPr>
                <w:color w:val="000000"/>
              </w:rPr>
              <w:t>e.g.</w:t>
            </w:r>
            <w:proofErr w:type="gramEnd"/>
            <w:r w:rsidRPr="0035374C">
              <w:rPr>
                <w:color w:val="000000"/>
              </w:rPr>
              <w:t xml:space="preserve"> measured with PTSD Score, nightmare frequency and severity, daytime flashbacks frequency)</w:t>
            </w:r>
          </w:p>
        </w:tc>
      </w:tr>
      <w:tr w:rsidR="004D095E" w:rsidRPr="00267888" w14:paraId="631CC8A8" w14:textId="77777777" w:rsidTr="0018593A">
        <w:tc>
          <w:tcPr>
            <w:tcW w:w="2425" w:type="dxa"/>
          </w:tcPr>
          <w:p w14:paraId="049D7A60" w14:textId="77777777" w:rsidR="004D095E" w:rsidRPr="0035374C" w:rsidRDefault="004D095E" w:rsidP="0018593A">
            <w:r w:rsidRPr="0035374C">
              <w:t xml:space="preserve">Condition </w:t>
            </w:r>
          </w:p>
        </w:tc>
        <w:tc>
          <w:tcPr>
            <w:tcW w:w="5945" w:type="dxa"/>
          </w:tcPr>
          <w:p w14:paraId="286C704B" w14:textId="77777777" w:rsidR="004D095E" w:rsidRPr="0035374C" w:rsidRDefault="004D095E" w:rsidP="0018593A">
            <w:r w:rsidRPr="0035374C">
              <w:rPr>
                <w:bCs/>
              </w:rPr>
              <w:t xml:space="preserve">Efficacy </w:t>
            </w:r>
            <w:r w:rsidRPr="0035374C">
              <w:t xml:space="preserve">outcomes employed </w:t>
            </w:r>
            <w:r w:rsidRPr="0035374C">
              <w:rPr>
                <w:bCs/>
              </w:rPr>
              <w:t>with</w:t>
            </w:r>
            <w:r w:rsidRPr="0035374C">
              <w:t xml:space="preserve">in identified studies </w:t>
            </w:r>
          </w:p>
        </w:tc>
      </w:tr>
    </w:tbl>
    <w:p w14:paraId="624AC5F2" w14:textId="77777777" w:rsidR="004D095E" w:rsidRDefault="004D095E" w:rsidP="004D095E">
      <w:pPr>
        <w:rPr>
          <w:b/>
          <w:bCs/>
        </w:rPr>
      </w:pPr>
    </w:p>
    <w:p w14:paraId="6998CAD9" w14:textId="77777777" w:rsidR="004D095E" w:rsidRDefault="004D095E" w:rsidP="004D095E">
      <w:pPr>
        <w:rPr>
          <w:b/>
          <w:bCs/>
        </w:rPr>
      </w:pPr>
    </w:p>
    <w:p w14:paraId="25AAE34A" w14:textId="77777777" w:rsidR="004D095E" w:rsidRDefault="004D095E" w:rsidP="004D095E">
      <w:pPr>
        <w:rPr>
          <w:b/>
          <w:bCs/>
        </w:rPr>
      </w:pPr>
    </w:p>
    <w:p w14:paraId="27DE5C69" w14:textId="77777777" w:rsidR="004D095E" w:rsidRDefault="004D095E" w:rsidP="004D095E">
      <w:pPr>
        <w:rPr>
          <w:b/>
          <w:bCs/>
        </w:rPr>
      </w:pPr>
    </w:p>
    <w:p w14:paraId="188BE969" w14:textId="77777777" w:rsidR="004D095E" w:rsidRDefault="004D095E" w:rsidP="004D095E">
      <w:pPr>
        <w:rPr>
          <w:b/>
          <w:bCs/>
        </w:rPr>
      </w:pPr>
    </w:p>
    <w:p w14:paraId="4A861CA3" w14:textId="77777777" w:rsidR="004D095E" w:rsidRPr="005601E5" w:rsidRDefault="004D095E" w:rsidP="004D095E">
      <w:pPr>
        <w:rPr>
          <w:rFonts w:asciiTheme="majorHAnsi" w:hAnsiTheme="majorHAnsi" w:cstheme="majorHAnsi"/>
          <w:b/>
          <w:bCs/>
          <w:color w:val="4472C4" w:themeColor="accent1"/>
          <w:sz w:val="28"/>
          <w:szCs w:val="28"/>
        </w:rPr>
      </w:pPr>
      <w:r w:rsidRPr="005601E5">
        <w:rPr>
          <w:rFonts w:asciiTheme="majorHAnsi" w:hAnsiTheme="majorHAnsi" w:cstheme="majorHAnsi"/>
          <w:b/>
          <w:bCs/>
          <w:color w:val="4472C4" w:themeColor="accent1"/>
          <w:sz w:val="28"/>
          <w:szCs w:val="28"/>
        </w:rPr>
        <w:t xml:space="preserve">Supplemental Table 2: </w:t>
      </w:r>
      <w:r w:rsidRPr="005601E5">
        <w:rPr>
          <w:rFonts w:asciiTheme="majorHAnsi" w:hAnsiTheme="majorHAnsi" w:cstheme="majorHAnsi"/>
          <w:color w:val="4472C4" w:themeColor="accent1"/>
          <w:sz w:val="28"/>
          <w:szCs w:val="28"/>
        </w:rPr>
        <w:t>Ongoing Randomized Controlled Trials for Medical Cannabis in the United States as of 2020</w:t>
      </w:r>
    </w:p>
    <w:tbl>
      <w:tblPr>
        <w:tblW w:w="0" w:type="auto"/>
        <w:tblLook w:val="0420" w:firstRow="1" w:lastRow="0" w:firstColumn="0" w:lastColumn="0" w:noHBand="0" w:noVBand="1"/>
      </w:tblPr>
      <w:tblGrid>
        <w:gridCol w:w="3865"/>
        <w:gridCol w:w="4505"/>
      </w:tblGrid>
      <w:tr w:rsidR="004D095E" w14:paraId="5EDA6066" w14:textId="77777777" w:rsidTr="0018593A">
        <w:tc>
          <w:tcPr>
            <w:tcW w:w="3865" w:type="dxa"/>
          </w:tcPr>
          <w:p w14:paraId="16057B99" w14:textId="77777777" w:rsidR="004D095E" w:rsidRPr="00267888" w:rsidRDefault="004D095E" w:rsidP="0018593A">
            <w:r w:rsidRPr="00267888">
              <w:t>Condition Studied in the Trial</w:t>
            </w:r>
          </w:p>
        </w:tc>
        <w:tc>
          <w:tcPr>
            <w:tcW w:w="4505" w:type="dxa"/>
          </w:tcPr>
          <w:p w14:paraId="6B636303" w14:textId="77777777" w:rsidR="004D095E" w:rsidRPr="00267888" w:rsidRDefault="004D095E" w:rsidP="0018593A">
            <w:r>
              <w:t xml:space="preserve">Initiation Year, </w:t>
            </w:r>
            <w:r w:rsidRPr="00267888">
              <w:t>Trial Registration</w:t>
            </w:r>
            <w:r>
              <w:t xml:space="preserve"> Citation</w:t>
            </w:r>
          </w:p>
        </w:tc>
      </w:tr>
      <w:tr w:rsidR="004D095E" w14:paraId="2E39F657" w14:textId="77777777" w:rsidTr="0018593A">
        <w:tc>
          <w:tcPr>
            <w:tcW w:w="3865" w:type="dxa"/>
          </w:tcPr>
          <w:p w14:paraId="7AB12210" w14:textId="77777777" w:rsidR="004D095E" w:rsidRPr="00267888" w:rsidRDefault="004D095E" w:rsidP="0018593A">
            <w:r w:rsidRPr="00267888">
              <w:t>Crohn’s Disease</w:t>
            </w:r>
            <w:r>
              <w:t>*</w:t>
            </w:r>
          </w:p>
        </w:tc>
        <w:tc>
          <w:tcPr>
            <w:tcW w:w="4505" w:type="dxa"/>
          </w:tcPr>
          <w:p w14:paraId="7874A710" w14:textId="77777777" w:rsidR="004D095E" w:rsidRPr="00267888" w:rsidRDefault="004D095E" w:rsidP="0018593A">
            <w:pPr>
              <w:jc w:val="center"/>
            </w:pPr>
            <w:r>
              <w:t>2018</w:t>
            </w:r>
            <w:r w:rsidRPr="00267888">
              <w:t xml:space="preserve"> </w:t>
            </w:r>
            <w:r w:rsidRPr="00267888">
              <w:fldChar w:fldCharType="begin"/>
            </w:r>
            <w:r>
              <w:instrText xml:space="preserve"> ADDIN EN.CITE &lt;EndNote&gt;&lt;Cite&gt;&lt;Author&gt;Nct&lt;/Author&gt;&lt;Year&gt;2018&lt;/Year&gt;&lt;RecNum&gt;4679&lt;/RecNum&gt;&lt;IDText&gt;Cannabidiol Usage as an Adjunct Therapy for Crohn&amp;apos;s Disease&lt;/IDText&gt;&lt;DisplayText&gt;(133)&lt;/DisplayText&gt;&lt;record&gt;&lt;rec-number&gt;4679&lt;/rec-number&gt;&lt;foreign-keys&gt;&lt;key app="EN" db-id="v5tewpzxrs2026e2zdmpxv23xvap0ffr2xfd" timestamp="1585522317" guid="ed5df14b-2abb-4659-8da8-0057c206edd7"&gt;4679&lt;/key&gt;&lt;/foreign-keys&gt;&lt;ref-type name="Journal Article"&gt;17&lt;/ref-type&gt;&lt;contributors&gt;&lt;authors&gt;&lt;author&gt;Nct,&lt;/author&gt;&lt;/authors&gt;&lt;/contributors&gt;&lt;titles&gt;&lt;title&gt;Cannabidiol Usage as an Adjunct Therapy for Crohn&amp;apos;s Disease&lt;/title&gt;&lt;secondary-title&gt;https://clinicaltrials.gov/show/NCT03467620&lt;/secondary-title&gt;&lt;/titles&gt;&lt;periodical&gt;&lt;full-title&gt;https://clinicaltrials.gov/show/NCT03467620&lt;/full-title&gt;&lt;/periodical&gt;&lt;keywords&gt;&lt;keyword&gt;Crohn Disease&lt;/keyword&gt;&lt;keyword&gt;Inflammatory Bowel Diseases&lt;/keyword&gt;&lt;/keywords&gt;&lt;dates&gt;&lt;year&gt;2018&lt;/year&gt;&lt;/dates&gt;&lt;accession-num&gt;CN-01484045&lt;/accession-num&gt;&lt;urls&gt;&lt;related-urls&gt;&lt;url&gt;https://www.cochranelibrary.com/central/doi/10.1002/central/CN-01484045/full&lt;/url&gt;&lt;/related-urls&gt;&lt;/urls&gt;&lt;/record&gt;&lt;/Cite&gt;&lt;/EndNote&gt;</w:instrText>
            </w:r>
            <w:r w:rsidRPr="00267888">
              <w:fldChar w:fldCharType="separate"/>
            </w:r>
            <w:r>
              <w:rPr>
                <w:noProof/>
              </w:rPr>
              <w:t>(133)</w:t>
            </w:r>
            <w:r w:rsidRPr="00267888">
              <w:fldChar w:fldCharType="end"/>
            </w:r>
          </w:p>
        </w:tc>
      </w:tr>
      <w:tr w:rsidR="004D095E" w14:paraId="290D9263" w14:textId="77777777" w:rsidTr="0018593A">
        <w:tc>
          <w:tcPr>
            <w:tcW w:w="3865" w:type="dxa"/>
          </w:tcPr>
          <w:p w14:paraId="00AC463E" w14:textId="77777777" w:rsidR="004D095E" w:rsidRPr="00945A66" w:rsidRDefault="004D095E" w:rsidP="0018593A">
            <w:r w:rsidRPr="00945A66">
              <w:t>Chronic non-Cancer Pain</w:t>
            </w:r>
          </w:p>
        </w:tc>
        <w:tc>
          <w:tcPr>
            <w:tcW w:w="4505" w:type="dxa"/>
          </w:tcPr>
          <w:p w14:paraId="6C0F7BCF" w14:textId="77777777" w:rsidR="004D095E" w:rsidRPr="00267888" w:rsidRDefault="004D095E" w:rsidP="0018593A">
            <w:pPr>
              <w:jc w:val="center"/>
            </w:pPr>
            <w:r>
              <w:t>2019</w:t>
            </w:r>
            <w:r w:rsidRPr="00267888">
              <w:t xml:space="preserve"> </w:t>
            </w:r>
            <w:r w:rsidRPr="00267888">
              <w:fldChar w:fldCharType="begin"/>
            </w:r>
            <w:r>
              <w:instrText xml:space="preserve"> ADDIN EN.CITE &lt;EndNote&gt;&lt;Cite&gt;&lt;Author&gt;Nct&lt;/Author&gt;&lt;Year&gt;2019&lt;/Year&gt;&lt;RecNum&gt;4705&lt;/RecNum&gt;&lt;IDText&gt;Mechanisms of CBD for Chronic Pain&lt;/IDText&gt;&lt;DisplayText&gt;(123)&lt;/DisplayText&gt;&lt;record&gt;&lt;rec-number&gt;4705&lt;/rec-number&gt;&lt;foreign-keys&gt;&lt;key app="EN" db-id="v5tewpzxrs2026e2zdmpxv23xvap0ffr2xfd" timestamp="1585522320" guid="0ee87265-09e9-4fb5-b669-0c97a5ab515b"&gt;4705&lt;/key&gt;&lt;/foreign-keys&gt;&lt;ref-type name="Journal Article"&gt;17&lt;/ref-type&gt;&lt;contributors&gt;&lt;authors&gt;&lt;author&gt;Nct,&lt;/author&gt;&lt;/authors&gt;&lt;/contributors&gt;&lt;titles&gt;&lt;title&gt;Mechanisms of CBD for Chronic Pain&lt;/title&gt;&lt;secondary-title&gt;https://clinicaltrials.gov/show/NCT04044729&lt;/secondary-title&gt;&lt;/titles&gt;&lt;periodical&gt;&lt;full-title&gt;https://clinicaltrials.gov/show/NCT04044729&lt;/full-title&gt;&lt;/periodical&gt;&lt;keywords&gt;&lt;keyword&gt;Chronic Pain&lt;/keyword&gt;&lt;keyword&gt;Epidiolex&lt;/keyword&gt;&lt;/keywords&gt;&lt;dates&gt;&lt;year&gt;2019&lt;/year&gt;&lt;/dates&gt;&lt;accession-num&gt;CN-01954324&lt;/accession-num&gt;&lt;urls&gt;&lt;related-urls&gt;&lt;url&gt;https://www.cochranelibrary.com/central/doi/10.1002/central/CN-01954324/full&lt;/url&gt;&lt;/related-urls&gt;&lt;/urls&gt;&lt;/record&gt;&lt;/Cite&gt;&lt;/EndNote&gt;</w:instrText>
            </w:r>
            <w:r w:rsidRPr="00267888">
              <w:fldChar w:fldCharType="separate"/>
            </w:r>
            <w:r>
              <w:rPr>
                <w:noProof/>
              </w:rPr>
              <w:t>(123)</w:t>
            </w:r>
            <w:r w:rsidRPr="00267888">
              <w:fldChar w:fldCharType="end"/>
            </w:r>
          </w:p>
        </w:tc>
      </w:tr>
      <w:tr w:rsidR="004D095E" w14:paraId="48931A9C" w14:textId="77777777" w:rsidTr="0018593A">
        <w:tc>
          <w:tcPr>
            <w:tcW w:w="3865" w:type="dxa"/>
          </w:tcPr>
          <w:p w14:paraId="08B5AB6C" w14:textId="77777777" w:rsidR="004D095E" w:rsidRPr="00945A66" w:rsidRDefault="004D095E" w:rsidP="0018593A">
            <w:r w:rsidRPr="00945A66">
              <w:t>Chronic non-Cancer Pain</w:t>
            </w:r>
          </w:p>
        </w:tc>
        <w:tc>
          <w:tcPr>
            <w:tcW w:w="4505" w:type="dxa"/>
          </w:tcPr>
          <w:p w14:paraId="3C7DFE57" w14:textId="77777777" w:rsidR="004D095E" w:rsidRPr="00267888" w:rsidRDefault="004D095E" w:rsidP="0018593A">
            <w:pPr>
              <w:jc w:val="center"/>
            </w:pPr>
            <w:r>
              <w:t>2019</w:t>
            </w:r>
            <w:r w:rsidRPr="00267888">
              <w:t xml:space="preserve"> </w:t>
            </w:r>
            <w:r w:rsidRPr="00267888">
              <w:fldChar w:fldCharType="begin"/>
            </w:r>
            <w:r>
              <w:instrText xml:space="preserve"> ADDIN EN.CITE &lt;EndNote&gt;&lt;Cite&gt;&lt;Author&gt;Nct&lt;/Author&gt;&lt;Year&gt;2019&lt;/Year&gt;&lt;RecNum&gt;4710&lt;/RecNum&gt;&lt;IDText&gt;Sublingual Cannabidiol for Chronic Pain&lt;/IDText&gt;&lt;DisplayText&gt;(124)&lt;/DisplayText&gt;&lt;record&gt;&lt;rec-number&gt;4710&lt;/rec-number&gt;&lt;foreign-keys&gt;&lt;key app="EN" db-id="v5tewpzxrs2026e2zdmpxv23xvap0ffr2xfd" timestamp="1585522320" guid="c48f63c1-e7d7-47dd-ae0b-a344c274d4b3"&gt;4710&lt;/key&gt;&lt;/foreign-keys&gt;&lt;ref-type name="Journal Article"&gt;17&lt;/ref-type&gt;&lt;contributors&gt;&lt;authors&gt;&lt;author&gt;Nct,&lt;/author&gt;&lt;/authors&gt;&lt;/contributors&gt;&lt;titles&gt;&lt;title&gt;Sublingual Cannabidiol for Chronic Pain&lt;/title&gt;&lt;secondary-title&gt;https://clinicaltrials.gov/show/NCT03984565&lt;/secondary-title&gt;&lt;/titles&gt;&lt;periodical&gt;&lt;full-title&gt;https://clinicaltrials.gov/show/NCT03984565&lt;/full-title&gt;&lt;/periodical&gt;&lt;keywords&gt;&lt;keyword&gt;Chronic Pain&lt;/keyword&gt;&lt;keyword&gt;Epidiolex&lt;/keyword&gt;&lt;/keywords&gt;&lt;dates&gt;&lt;year&gt;2019&lt;/year&gt;&lt;/dates&gt;&lt;accession-num&gt;CN-01945496&lt;/accession-num&gt;&lt;urls&gt;&lt;related-urls&gt;&lt;url&gt;https://www.cochranelibrary.com/central/doi/10.1002/central/CN-01945496/full&lt;/url&gt;&lt;/related-urls&gt;&lt;/urls&gt;&lt;/record&gt;&lt;/Cite&gt;&lt;/EndNote&gt;</w:instrText>
            </w:r>
            <w:r w:rsidRPr="00267888">
              <w:fldChar w:fldCharType="separate"/>
            </w:r>
            <w:r>
              <w:rPr>
                <w:noProof/>
              </w:rPr>
              <w:t>(124)</w:t>
            </w:r>
            <w:r w:rsidRPr="00267888">
              <w:fldChar w:fldCharType="end"/>
            </w:r>
          </w:p>
        </w:tc>
      </w:tr>
      <w:tr w:rsidR="004D095E" w14:paraId="2D5E12AE" w14:textId="77777777" w:rsidTr="0018593A">
        <w:trPr>
          <w:trHeight w:val="96"/>
        </w:trPr>
        <w:tc>
          <w:tcPr>
            <w:tcW w:w="3865" w:type="dxa"/>
          </w:tcPr>
          <w:p w14:paraId="4E70A5B1" w14:textId="77777777" w:rsidR="004D095E" w:rsidRPr="00945A66" w:rsidRDefault="004D095E" w:rsidP="0018593A">
            <w:r w:rsidRPr="00945A66">
              <w:t>Chronic non-Cancer Pain</w:t>
            </w:r>
          </w:p>
        </w:tc>
        <w:tc>
          <w:tcPr>
            <w:tcW w:w="4505" w:type="dxa"/>
          </w:tcPr>
          <w:p w14:paraId="52915B08" w14:textId="77777777" w:rsidR="004D095E" w:rsidRPr="00267888" w:rsidRDefault="004D095E" w:rsidP="0018593A">
            <w:pPr>
              <w:jc w:val="center"/>
            </w:pPr>
            <w:r>
              <w:t>2017</w:t>
            </w:r>
            <w:r w:rsidRPr="00267888">
              <w:t xml:space="preserve"> </w:t>
            </w:r>
            <w:r w:rsidRPr="00267888">
              <w:fldChar w:fldCharType="begin"/>
            </w:r>
            <w:r>
              <w:instrText xml:space="preserve"> ADDIN EN.CITE &lt;EndNote&gt;&lt;Cite&gt;&lt;Author&gt;Nct&lt;/Author&gt;&lt;Year&gt;2017&lt;/Year&gt;&lt;RecNum&gt;4672&lt;/RecNum&gt;&lt;IDText&gt;Treatment of Chronic Pain With Cannabidiol (CBD) and Delta-9-tetrahydrocannabinol (THC)&lt;/IDText&gt;&lt;DisplayText&gt;(125)&lt;/DisplayText&gt;&lt;record&gt;&lt;rec-number&gt;4672&lt;/rec-number&gt;&lt;foreign-keys&gt;&lt;key app="EN" db-id="v5tewpzxrs2026e2zdmpxv23xvap0ffr2xfd" timestamp="1585522317" guid="54ab263e-65cb-4c6e-ba19-a9926cae8e51"&gt;4672&lt;/key&gt;&lt;/foreign-keys&gt;&lt;ref-type name="Journal Article"&gt;17&lt;/ref-type&gt;&lt;contributors&gt;&lt;authors&gt;&lt;author&gt;Nct,&lt;/author&gt;&lt;/authors&gt;&lt;/contributors&gt;&lt;titles&gt;&lt;title&gt;Treatment of Chronic Pain With Cannabidiol (CBD) and Delta-9-tetrahydrocannabinol (THC)&lt;/title&gt;&lt;secondary-title&gt;https://clinicaltrials.gov/show/NCT03215940&lt;/secondary-title&gt;&lt;/titles&gt;&lt;periodical&gt;&lt;full-title&gt;https://clinicaltrials.gov/show/NCT03215940&lt;/full-title&gt;&lt;/periodical&gt;&lt;keywords&gt;&lt;keyword&gt;Chronic Pain&lt;/keyword&gt;&lt;keyword&gt;Dronabinol&lt;/keyword&gt;&lt;/keywords&gt;&lt;dates&gt;&lt;year&gt;2017&lt;/year&gt;&lt;/dates&gt;&lt;accession-num&gt;CN-01595213&lt;/accession-num&gt;&lt;urls&gt;&lt;related-urls&gt;&lt;url&gt;https://www.cochranelibrary.com/central/doi/10.1002/central/CN-01595213/full&lt;/url&gt;&lt;/related-urls&gt;&lt;/urls&gt;&lt;/record&gt;&lt;/Cite&gt;&lt;/EndNote&gt;</w:instrText>
            </w:r>
            <w:r w:rsidRPr="00267888">
              <w:fldChar w:fldCharType="separate"/>
            </w:r>
            <w:r>
              <w:rPr>
                <w:noProof/>
              </w:rPr>
              <w:t>(125)</w:t>
            </w:r>
            <w:r w:rsidRPr="00267888">
              <w:fldChar w:fldCharType="end"/>
            </w:r>
          </w:p>
        </w:tc>
      </w:tr>
      <w:tr w:rsidR="004D095E" w14:paraId="020C15CD" w14:textId="77777777" w:rsidTr="0018593A">
        <w:tc>
          <w:tcPr>
            <w:tcW w:w="3865" w:type="dxa"/>
          </w:tcPr>
          <w:p w14:paraId="0CFF6FB6" w14:textId="77777777" w:rsidR="004D095E" w:rsidRPr="00267888" w:rsidRDefault="004D095E" w:rsidP="0018593A">
            <w:r w:rsidRPr="00267888">
              <w:t>Cancer</w:t>
            </w:r>
          </w:p>
        </w:tc>
        <w:tc>
          <w:tcPr>
            <w:tcW w:w="4505" w:type="dxa"/>
          </w:tcPr>
          <w:p w14:paraId="3E6D4C12" w14:textId="77777777" w:rsidR="004D095E" w:rsidRPr="00267888" w:rsidRDefault="004D095E" w:rsidP="0018593A">
            <w:pPr>
              <w:jc w:val="center"/>
            </w:pPr>
            <w:r>
              <w:t>2018</w:t>
            </w:r>
            <w:r w:rsidRPr="00267888">
              <w:t xml:space="preserve"> </w:t>
            </w:r>
            <w:r w:rsidRPr="00267888">
              <w:fldChar w:fldCharType="begin"/>
            </w:r>
            <w:r>
              <w:instrText xml:space="preserve"> ADDIN EN.CITE &lt;EndNote&gt;&lt;Cite&gt;&lt;Author&gt;Nct&lt;/Author&gt;&lt;Year&gt;2018&lt;/Year&gt;&lt;RecNum&gt;4673&lt;/RecNum&gt;&lt;IDText&gt;A Study of the Efficacy of Cannabidiol in Patients With Multiple Myeloma, Glioblastoma Multiforme, and GI Malignancies&lt;/IDText&gt;&lt;DisplayText&gt;(76)&lt;/DisplayText&gt;&lt;record&gt;&lt;rec-number&gt;4673&lt;/rec-number&gt;&lt;foreign-keys&gt;&lt;key app="EN" db-id="v5tewpzxrs2026e2zdmpxv23xvap0ffr2xfd" timestamp="1585522317" guid="01272413-67bf-46e2-b707-a0c3ae522b0a"&gt;4673&lt;/key&gt;&lt;/foreign-keys&gt;&lt;ref-type name="Journal Article"&gt;17&lt;/ref-type&gt;&lt;contributors&gt;&lt;authors&gt;&lt;author&gt;Nct,&lt;/author&gt;&lt;/authors&gt;&lt;/contributors&gt;&lt;titles&gt;&lt;title&gt;A Study of the Efficacy of Cannabidiol in Patients With Multiple Myeloma, Glioblastoma Multiforme, and GI Malignancies&lt;/title&gt;&lt;secondary-title&gt;https://clinicaltrials.gov/show/NCT03607643&lt;/secondary-title&gt;&lt;/titles&gt;&lt;periodical&gt;&lt;full-title&gt;https://clinicaltrials.gov/show/NCT03607643&lt;/full-title&gt;&lt;/periodical&gt;&lt;keywords&gt;&lt;keyword&gt;Bevacizumab&lt;/keyword&gt;&lt;keyword&gt;Bortezomib&lt;/keyword&gt;&lt;keyword&gt;Camptothecin&lt;/keyword&gt;&lt;keyword&gt;Colonic Neoplasms&lt;/keyword&gt;&lt;keyword&gt;Dacarbazine&lt;/keyword&gt;&lt;keyword&gt;Gallbladder Neoplasms&lt;/keyword&gt;&lt;keyword&gt;Gemcitabine&lt;/keyword&gt;&lt;keyword&gt;Glioblastoma&lt;/keyword&gt;&lt;keyword&gt;Irinotecan&lt;/keyword&gt;&lt;keyword&gt;Leucovorin&lt;/keyword&gt;&lt;keyword&gt;Liver Neoplasms&lt;/keyword&gt;&lt;keyword&gt;Multiple Myeloma&lt;/keyword&gt;&lt;keyword&gt;Neoplasms, Plasma Cell&lt;/keyword&gt;&lt;keyword&gt;Oxaliplatin&lt;/keyword&gt;&lt;keyword&gt;Pancreatic Neoplasms&lt;/keyword&gt;&lt;keyword&gt;Rectal Neoplasms&lt;/keyword&gt;&lt;keyword&gt;Temozolomide&lt;/keyword&gt;&lt;/keywords&gt;&lt;dates&gt;&lt;year&gt;2018&lt;/year&gt;&lt;/dates&gt;&lt;accession-num&gt;CN-01625918&lt;/accession-num&gt;&lt;urls&gt;&lt;related-urls&gt;&lt;url&gt;https://www.cochranelibrary.com/central/doi/10.1002/central/CN-01625918/full&lt;/url&gt;&lt;/related-urls&gt;&lt;/urls&gt;&lt;/record&gt;&lt;/Cite&gt;&lt;/EndNote&gt;</w:instrText>
            </w:r>
            <w:r w:rsidRPr="00267888">
              <w:fldChar w:fldCharType="separate"/>
            </w:r>
            <w:r>
              <w:rPr>
                <w:noProof/>
              </w:rPr>
              <w:t>(76)</w:t>
            </w:r>
            <w:r w:rsidRPr="00267888">
              <w:fldChar w:fldCharType="end"/>
            </w:r>
          </w:p>
        </w:tc>
      </w:tr>
      <w:tr w:rsidR="004D095E" w14:paraId="01FB3237" w14:textId="77777777" w:rsidTr="0018593A">
        <w:tc>
          <w:tcPr>
            <w:tcW w:w="3865" w:type="dxa"/>
          </w:tcPr>
          <w:p w14:paraId="24AD02FC" w14:textId="77777777" w:rsidR="004D095E" w:rsidRPr="00267888" w:rsidRDefault="004D095E" w:rsidP="0018593A">
            <w:r w:rsidRPr="00267888">
              <w:t>Cancer</w:t>
            </w:r>
          </w:p>
        </w:tc>
        <w:tc>
          <w:tcPr>
            <w:tcW w:w="4505" w:type="dxa"/>
          </w:tcPr>
          <w:p w14:paraId="1C584928" w14:textId="77777777" w:rsidR="004D095E" w:rsidRPr="00267888" w:rsidRDefault="004D095E" w:rsidP="0018593A">
            <w:pPr>
              <w:jc w:val="center"/>
            </w:pPr>
            <w:r>
              <w:t>2018</w:t>
            </w:r>
            <w:r w:rsidRPr="00267888">
              <w:t xml:space="preserve"> </w:t>
            </w:r>
            <w:r w:rsidRPr="00267888">
              <w:fldChar w:fldCharType="begin"/>
            </w:r>
            <w:r>
              <w:instrText xml:space="preserve"> ADDIN EN.CITE &lt;EndNote&gt;&lt;Cite&gt;&lt;Author&gt;Nct&lt;/Author&gt;&lt;Year&gt;2018&lt;/Year&gt;&lt;RecNum&gt;4680&lt;/RecNum&gt;&lt;IDText&gt;Cannabinoids for Taxane Induced Peripheral Neuropathy&lt;/IDText&gt;&lt;DisplayText&gt;(77)&lt;/DisplayText&gt;&lt;record&gt;&lt;rec-number&gt;4680&lt;/rec-number&gt;&lt;foreign-keys&gt;&lt;key app="EN" db-id="v5tewpzxrs2026e2zdmpxv23xvap0ffr2xfd" timestamp="1585522318" guid="ef64951d-a4d7-401b-b598-6b74fec11480"&gt;4680&lt;/key&gt;&lt;/foreign-keys&gt;&lt;ref-type name="Journal Article"&gt;17&lt;/ref-type&gt;&lt;contributors&gt;&lt;authors&gt;&lt;author&gt;Nct,&lt;/author&gt;&lt;/authors&gt;&lt;/contributors&gt;&lt;titles&gt;&lt;title&gt;Cannabinoids for Taxane Induced Peripheral Neuropathy&lt;/title&gt;&lt;secondary-title&gt;https://clinicaltrials.gov/show/NCT03782402&lt;/secondary-title&gt;&lt;/titles&gt;&lt;periodical&gt;&lt;full-title&gt;https://clinicaltrials.gov/show/NCT03782402&lt;/full-title&gt;&lt;/periodical&gt;&lt;keywords&gt;&lt;keyword&gt;Peripheral Nervous System Diseases&lt;/keyword&gt;&lt;keyword&gt;Taxane&lt;/keyword&gt;&lt;/keywords&gt;&lt;dates&gt;&lt;year&gt;2018&lt;/year&gt;&lt;/dates&gt;&lt;accession-num&gt;CN-01965170&lt;/accession-num&gt;&lt;urls&gt;&lt;related-urls&gt;&lt;url&gt;https://www.cochranelibrary.com/central/doi/10.1002/central/CN-01965170/full&lt;/url&gt;&lt;/related-urls&gt;&lt;/urls&gt;&lt;/record&gt;&lt;/Cite&gt;&lt;/EndNote&gt;</w:instrText>
            </w:r>
            <w:r w:rsidRPr="00267888">
              <w:fldChar w:fldCharType="separate"/>
            </w:r>
            <w:r>
              <w:rPr>
                <w:noProof/>
              </w:rPr>
              <w:t>(77)</w:t>
            </w:r>
            <w:r w:rsidRPr="00267888">
              <w:fldChar w:fldCharType="end"/>
            </w:r>
          </w:p>
        </w:tc>
      </w:tr>
      <w:tr w:rsidR="004D095E" w14:paraId="3EA0E8AA" w14:textId="77777777" w:rsidTr="0018593A">
        <w:tc>
          <w:tcPr>
            <w:tcW w:w="3865" w:type="dxa"/>
          </w:tcPr>
          <w:p w14:paraId="1CC221AD" w14:textId="77777777" w:rsidR="004D095E" w:rsidRPr="00267888" w:rsidRDefault="004D095E" w:rsidP="0018593A">
            <w:r w:rsidRPr="00267888">
              <w:t>Parkinson’s Disease</w:t>
            </w:r>
          </w:p>
        </w:tc>
        <w:tc>
          <w:tcPr>
            <w:tcW w:w="4505" w:type="dxa"/>
          </w:tcPr>
          <w:p w14:paraId="5E92BE71" w14:textId="77777777" w:rsidR="004D095E" w:rsidRPr="00267888" w:rsidRDefault="004D095E" w:rsidP="0018593A">
            <w:pPr>
              <w:jc w:val="center"/>
            </w:pPr>
            <w:r>
              <w:t>2018</w:t>
            </w:r>
            <w:r w:rsidRPr="00267888">
              <w:t xml:space="preserve"> </w:t>
            </w:r>
            <w:r w:rsidRPr="00267888">
              <w:fldChar w:fldCharType="begin"/>
            </w:r>
            <w:r>
              <w:instrText xml:space="preserve"> ADDIN EN.CITE &lt;EndNote&gt;&lt;Cite&gt;&lt;Author&gt;Nct&lt;/Author&gt;&lt;Year&gt;2018&lt;/Year&gt;&lt;RecNum&gt;4674&lt;/RecNum&gt;&lt;IDText&gt;A Study of Tolerability and Efficacy of Cannabidiol on Motor Symptoms in Parkinson&amp;apos;s Disease&lt;/IDText&gt;&lt;DisplayText&gt;(187)&lt;/DisplayText&gt;&lt;record&gt;&lt;rec-number&gt;4674&lt;/rec-number&gt;&lt;foreign-keys&gt;&lt;key app="EN" db-id="v5tewpzxrs2026e2zdmpxv23xvap0ffr2xfd" timestamp="1585522317" guid="8bebd614-fdec-4418-86b4-0790f4a2edcb"&gt;4674&lt;/key&gt;&lt;/foreign-keys&gt;&lt;ref-type name="Journal Article"&gt;17&lt;/ref-type&gt;&lt;contributors&gt;&lt;authors&gt;&lt;author&gt;Nct,&lt;/author&gt;&lt;/authors&gt;&lt;/contributors&gt;&lt;titles&gt;&lt;title&gt;A Study of Tolerability and Efficacy of Cannabidiol on Motor Symptoms in Parkinson&amp;apos;s Disease&lt;/title&gt;&lt;secondary-title&gt;https://clinicaltrials.gov/show/NCT03582137&lt;/secondary-title&gt;&lt;/titles&gt;&lt;periodical&gt;&lt;full-title&gt;https://clinicaltrials.gov/show/NCT03582137&lt;/full-title&gt;&lt;/periodical&gt;&lt;keywords&gt;&lt;keyword&gt;Parkinson Disease&lt;/keyword&gt;&lt;keyword&gt;Pharmaceutical Solutions&lt;/keyword&gt;&lt;/keywords&gt;&lt;dates&gt;&lt;year&gt;2018&lt;/year&gt;&lt;/dates&gt;&lt;accession-num&gt;CN-01660979&lt;/accession-num&gt;&lt;urls&gt;&lt;related-urls&gt;&lt;url&gt;https://www.cochranelibrary.com/central/doi/10.1002/central/CN-01660979/full&lt;/url&gt;&lt;/related-urls&gt;&lt;/urls&gt;&lt;/record&gt;&lt;/Cite&gt;&lt;/EndNote&gt;</w:instrText>
            </w:r>
            <w:r w:rsidRPr="00267888">
              <w:fldChar w:fldCharType="separate"/>
            </w:r>
            <w:r>
              <w:rPr>
                <w:noProof/>
              </w:rPr>
              <w:t>(187)</w:t>
            </w:r>
            <w:r w:rsidRPr="00267888">
              <w:fldChar w:fldCharType="end"/>
            </w:r>
          </w:p>
        </w:tc>
      </w:tr>
      <w:tr w:rsidR="004D095E" w14:paraId="556B2BCE" w14:textId="77777777" w:rsidTr="0018593A">
        <w:tc>
          <w:tcPr>
            <w:tcW w:w="3865" w:type="dxa"/>
          </w:tcPr>
          <w:p w14:paraId="3E0AA603" w14:textId="77777777" w:rsidR="004D095E" w:rsidRPr="00267888" w:rsidRDefault="004D095E" w:rsidP="0018593A">
            <w:r w:rsidRPr="00267888">
              <w:t>Post-Traumatic Stress Disorder</w:t>
            </w:r>
          </w:p>
        </w:tc>
        <w:tc>
          <w:tcPr>
            <w:tcW w:w="4505" w:type="dxa"/>
          </w:tcPr>
          <w:p w14:paraId="398F9C47" w14:textId="77777777" w:rsidR="004D095E" w:rsidRPr="00267888" w:rsidRDefault="004D095E" w:rsidP="0018593A">
            <w:pPr>
              <w:jc w:val="center"/>
            </w:pPr>
            <w:r>
              <w:t>2016</w:t>
            </w:r>
            <w:r w:rsidRPr="00267888">
              <w:t xml:space="preserve"> </w:t>
            </w:r>
            <w:r w:rsidRPr="00267888">
              <w:fldChar w:fldCharType="begin"/>
            </w:r>
            <w:r>
              <w:instrText xml:space="preserve"> ADDIN EN.CITE &lt;EndNote&gt;&lt;Cite&gt;&lt;Author&gt;Nct&lt;/Author&gt;&lt;Year&gt;2016&lt;/Year&gt;&lt;RecNum&gt;4655&lt;/RecNum&gt;&lt;IDText&gt;Effects of Delta-9 Tetrahydrocannabinol (THC) on Retention of Memory for Fear Extinction Learning in PTSD: R61 Study&lt;/IDText&gt;&lt;DisplayText&gt;(200)&lt;/DisplayText&gt;&lt;record&gt;&lt;rec-number&gt;4655&lt;/rec-number&gt;&lt;foreign-keys&gt;&lt;key app="EN" db-id="v5tewpzxrs2026e2zdmpxv23xvap0ffr2xfd" timestamp="1585522315" guid="9e383596-95cf-40ac-99f4-f86b7ea56750"&gt;4655&lt;/key&gt;&lt;/foreign-keys&gt;&lt;ref-type name="Journal Article"&gt;17&lt;/ref-type&gt;&lt;contributors&gt;&lt;authors&gt;&lt;author&gt;Nct,&lt;/author&gt;&lt;/authors&gt;&lt;/contributors&gt;&lt;titles&gt;&lt;title&gt;Effects of Delta-9 Tetrahydrocannabinol (THC) on Retention of Memory for Fear Extinction Learning in PTSD: R61 Study&lt;/title&gt;&lt;secondary-title&gt;https://clinicaltrials.gov/show/NCT03008005&lt;/secondary-title&gt;&lt;/titles&gt;&lt;periodical&gt;&lt;full-title&gt;https://clinicaltrials.gov/show/NCT03008005&lt;/full-title&gt;&lt;/periodical&gt;&lt;keywords&gt;&lt;keyword&gt;Dronabinol&lt;/keyword&gt;&lt;keyword&gt;Stress Disorders, Post‐Traumatic&lt;/keyword&gt;&lt;/keywords&gt;&lt;dates&gt;&lt;year&gt;2016&lt;/year&gt;&lt;/dates&gt;&lt;accession-num&gt;CN-01586029&lt;/accession-num&gt;&lt;urls&gt;&lt;related-urls&gt;&lt;url&gt;https://www.cochranelibrary.com/central/doi/10.1002/central/CN-01586029/full&lt;/url&gt;&lt;/related-urls&gt;&lt;/urls&gt;&lt;/record&gt;&lt;/Cite&gt;&lt;/EndNote&gt;</w:instrText>
            </w:r>
            <w:r w:rsidRPr="00267888">
              <w:fldChar w:fldCharType="separate"/>
            </w:r>
            <w:r>
              <w:rPr>
                <w:noProof/>
              </w:rPr>
              <w:t>(200)</w:t>
            </w:r>
            <w:r w:rsidRPr="00267888">
              <w:fldChar w:fldCharType="end"/>
            </w:r>
          </w:p>
        </w:tc>
      </w:tr>
      <w:tr w:rsidR="004D095E" w14:paraId="01F6B1A6" w14:textId="77777777" w:rsidTr="0018593A">
        <w:tc>
          <w:tcPr>
            <w:tcW w:w="3865" w:type="dxa"/>
          </w:tcPr>
          <w:p w14:paraId="0B7C59C7" w14:textId="77777777" w:rsidR="004D095E" w:rsidRPr="00267888" w:rsidRDefault="004D095E" w:rsidP="0018593A">
            <w:r w:rsidRPr="00267888">
              <w:t>Post-Traumatic Stress Disorder</w:t>
            </w:r>
          </w:p>
        </w:tc>
        <w:tc>
          <w:tcPr>
            <w:tcW w:w="4505" w:type="dxa"/>
          </w:tcPr>
          <w:p w14:paraId="3C8CD5E6" w14:textId="77777777" w:rsidR="004D095E" w:rsidRPr="00267888" w:rsidRDefault="004D095E" w:rsidP="0018593A">
            <w:pPr>
              <w:jc w:val="center"/>
            </w:pPr>
            <w:r>
              <w:t>2016</w:t>
            </w:r>
            <w:r w:rsidRPr="00267888">
              <w:t xml:space="preserve"> </w:t>
            </w:r>
            <w:r w:rsidRPr="00267888">
              <w:fldChar w:fldCharType="begin"/>
            </w:r>
            <w:r>
              <w:instrText xml:space="preserve"> ADDIN EN.CITE &lt;EndNote&gt;&lt;Cite&gt;&lt;Author&gt;Nct&lt;/Author&gt;&lt;Year&gt;2016&lt;/Year&gt;&lt;RecNum&gt;4659&lt;/RecNum&gt;&lt;IDText&gt;Study of Four Different Potencies of Smoked Marijuana in 76 Veterans With PTSD&lt;/IDText&gt;&lt;DisplayText&gt;(201)&lt;/DisplayText&gt;&lt;record&gt;&lt;rec-number&gt;4659&lt;/rec-number&gt;&lt;foreign-keys&gt;&lt;key app="EN" db-id="v5tewpzxrs2026e2zdmpxv23xvap0ffr2xfd" timestamp="1585522315" guid="659e5795-aa40-4d9d-bc2d-ab529d048a33"&gt;4659&lt;/key&gt;&lt;/foreign-keys&gt;&lt;ref-type name="Journal Article"&gt;17&lt;/ref-type&gt;&lt;contributors&gt;&lt;authors&gt;&lt;author&gt;Nct,&lt;/author&gt;&lt;/authors&gt;&lt;/contributors&gt;&lt;titles&gt;&lt;title&gt;Study of Four Different Potencies of Smoked Marijuana in 76 Veterans With PTSD&lt;/title&gt;&lt;secondary-title&gt;https://clinicaltrials.gov/show/NCT02759185&lt;/secondary-title&gt;&lt;/titles&gt;&lt;periodical&gt;&lt;full-title&gt;https://clinicaltrials.gov/show/NCT02759185&lt;/full-title&gt;&lt;/periodical&gt;&lt;keywords&gt;&lt;keyword&gt;Dronabinol&lt;/keyword&gt;&lt;keyword&gt;Marijuana Abuse&lt;/keyword&gt;&lt;keyword&gt;Stress Disorders, Post‐Traumatic&lt;/keyword&gt;&lt;keyword&gt;Stress Disorders, Traumatic&lt;/keyword&gt;&lt;/keywords&gt;&lt;dates&gt;&lt;year&gt;2016&lt;/year&gt;&lt;/dates&gt;&lt;accession-num&gt;CN-01557896&lt;/accession-num&gt;&lt;urls&gt;&lt;related-urls&gt;&lt;url&gt;https://www.cochranelibrary.com/central/doi/10.1002/central/CN-01557896/full&lt;/url&gt;&lt;/related-urls&gt;&lt;/urls&gt;&lt;/record&gt;&lt;/Cite&gt;&lt;/EndNote&gt;</w:instrText>
            </w:r>
            <w:r w:rsidRPr="00267888">
              <w:fldChar w:fldCharType="separate"/>
            </w:r>
            <w:r>
              <w:rPr>
                <w:noProof/>
              </w:rPr>
              <w:t>(201)</w:t>
            </w:r>
            <w:r w:rsidRPr="00267888">
              <w:fldChar w:fldCharType="end"/>
            </w:r>
          </w:p>
        </w:tc>
      </w:tr>
      <w:tr w:rsidR="004D095E" w14:paraId="3FA1948C" w14:textId="77777777" w:rsidTr="0018593A">
        <w:tc>
          <w:tcPr>
            <w:tcW w:w="3865" w:type="dxa"/>
          </w:tcPr>
          <w:p w14:paraId="7009DFA7" w14:textId="77777777" w:rsidR="004D095E" w:rsidRPr="00267888" w:rsidRDefault="004D095E" w:rsidP="0018593A">
            <w:r w:rsidRPr="00267888">
              <w:t>Post-Traumatic Stress Disorder*</w:t>
            </w:r>
            <w:r>
              <w:t>²</w:t>
            </w:r>
          </w:p>
        </w:tc>
        <w:tc>
          <w:tcPr>
            <w:tcW w:w="4505" w:type="dxa"/>
          </w:tcPr>
          <w:p w14:paraId="45D60C45" w14:textId="77777777" w:rsidR="004D095E" w:rsidRPr="00267888" w:rsidRDefault="004D095E" w:rsidP="0018593A">
            <w:pPr>
              <w:jc w:val="center"/>
            </w:pPr>
            <w:r>
              <w:t>2017</w:t>
            </w:r>
            <w:r w:rsidRPr="00267888">
              <w:t xml:space="preserve"> </w:t>
            </w:r>
            <w:r w:rsidRPr="00267888">
              <w:fldChar w:fldCharType="begin"/>
            </w:r>
            <w:r>
              <w:instrText xml:space="preserve"> ADDIN EN.CITE &lt;EndNote&gt;&lt;Cite&gt;&lt;Author&gt;Nct&lt;/Author&gt;&lt;Year&gt;2017&lt;/Year&gt;&lt;RecNum&gt;4664&lt;/RecNum&gt;&lt;IDText&gt;Nabilone in Cannabis Users With PTSD&lt;/IDText&gt;&lt;DisplayText&gt;(202)&lt;/DisplayText&gt;&lt;record&gt;&lt;rec-number&gt;4664&lt;/rec-number&gt;&lt;foreign-keys&gt;&lt;key app="EN" db-id="v5tewpzxrs2026e2zdmpxv23xvap0ffr2xfd" timestamp="1585522316" guid="93e92d9f-03d3-4edc-a67f-296527bc8928"&gt;4664&lt;/key&gt;&lt;/foreign-keys&gt;&lt;ref-type name="Journal Article"&gt;17&lt;/ref-type&gt;&lt;contributors&gt;&lt;authors&gt;&lt;author&gt;Nct,&lt;/author&gt;&lt;/authors&gt;&lt;/contributors&gt;&lt;titles&gt;&lt;title&gt;Nabilone in Cannabis Users With PTSD&lt;/title&gt;&lt;secondary-title&gt;https://clinicaltrials.gov/show/NCT03251326&lt;/secondary-title&gt;&lt;/titles&gt;&lt;periodical&gt;&lt;full-title&gt;https://clinicaltrials.gov/show/NCT03251326&lt;/full-title&gt;&lt;/periodical&gt;&lt;keywords&gt;&lt;keyword&gt;Dronabinol&lt;/keyword&gt;&lt;keyword&gt;Marijuana Abuse&lt;/keyword&gt;&lt;keyword&gt;Nabilone&lt;/keyword&gt;&lt;keyword&gt;Propranolol&lt;/keyword&gt;&lt;keyword&gt;Stress Disorders, Post‐Traumatic&lt;/keyword&gt;&lt;keyword&gt;Stress Disorders, Traumatic&lt;/keyword&gt;&lt;/keywords&gt;&lt;dates&gt;&lt;year&gt;2017&lt;/year&gt;&lt;/dates&gt;&lt;accession-num&gt;CN-01495783&lt;/accession-num&gt;&lt;urls&gt;&lt;related-urls&gt;&lt;url&gt;https://www.cochranelibrary.com/central/doi/10.1002/central/CN-01495783/full&lt;/url&gt;&lt;/related-urls&gt;&lt;/urls&gt;&lt;/record&gt;&lt;/Cite&gt;&lt;/EndNote&gt;</w:instrText>
            </w:r>
            <w:r w:rsidRPr="00267888">
              <w:fldChar w:fldCharType="separate"/>
            </w:r>
            <w:r>
              <w:rPr>
                <w:noProof/>
              </w:rPr>
              <w:t>(202)</w:t>
            </w:r>
            <w:r w:rsidRPr="00267888">
              <w:fldChar w:fldCharType="end"/>
            </w:r>
          </w:p>
        </w:tc>
      </w:tr>
      <w:tr w:rsidR="004D095E" w14:paraId="1E0A30D1" w14:textId="77777777" w:rsidTr="0018593A">
        <w:tc>
          <w:tcPr>
            <w:tcW w:w="3865" w:type="dxa"/>
          </w:tcPr>
          <w:p w14:paraId="34CCA4C3" w14:textId="77777777" w:rsidR="004D095E" w:rsidRPr="00267888" w:rsidRDefault="004D095E" w:rsidP="0018593A">
            <w:r w:rsidRPr="00267888">
              <w:t>Post-Traumatic Stress Disorder</w:t>
            </w:r>
          </w:p>
        </w:tc>
        <w:tc>
          <w:tcPr>
            <w:tcW w:w="4505" w:type="dxa"/>
          </w:tcPr>
          <w:p w14:paraId="29D9A7E1" w14:textId="77777777" w:rsidR="004D095E" w:rsidRPr="00267888" w:rsidRDefault="004D095E" w:rsidP="0018593A">
            <w:pPr>
              <w:jc w:val="center"/>
            </w:pPr>
            <w:r>
              <w:t>2018</w:t>
            </w:r>
            <w:r w:rsidRPr="00267888">
              <w:t xml:space="preserve"> </w:t>
            </w:r>
            <w:r w:rsidRPr="00267888">
              <w:fldChar w:fldCharType="begin"/>
            </w:r>
            <w:r>
              <w:instrText xml:space="preserve"> ADDIN EN.CITE &lt;EndNote&gt;&lt;Cite&gt;&lt;Author&gt;Nct&lt;/Author&gt;&lt;Year&gt;2018&lt;/Year&gt;&lt;RecNum&gt;4677&lt;/RecNum&gt;&lt;IDText&gt;Cannabidiol and Prolonged Exposure&lt;/IDText&gt;&lt;DisplayText&gt;(203)&lt;/DisplayText&gt;&lt;record&gt;&lt;rec-number&gt;4677&lt;/rec-number&gt;&lt;foreign-keys&gt;&lt;key app="EN" db-id="v5tewpzxrs2026e2zdmpxv23xvap0ffr2xfd" timestamp="1585522317" guid="03aefc64-5dc7-452b-b7f9-60d344544a5d"&gt;4677&lt;/key&gt;&lt;/foreign-keys&gt;&lt;ref-type name="Journal Article"&gt;17&lt;/ref-type&gt;&lt;contributors&gt;&lt;authors&gt;&lt;author&gt;Nct,&lt;/author&gt;&lt;/authors&gt;&lt;/contributors&gt;&lt;titles&gt;&lt;title&gt;Cannabidiol and Prolonged Exposure&lt;/title&gt;&lt;secondary-title&gt;https://clinicaltrials.gov/show/NCT03518801&lt;/secondary-title&gt;&lt;/titles&gt;&lt;periodical&gt;&lt;full-title&gt;https://clinicaltrials.gov/show/NCT03518801&lt;/full-title&gt;&lt;/periodical&gt;&lt;dates&gt;&lt;year&gt;2018&lt;/year&gt;&lt;/dates&gt;&lt;accession-num&gt;CN-01574221&lt;/accession-num&gt;&lt;urls&gt;&lt;related-urls&gt;&lt;url&gt;https://www.cochranelibrary.com/central/doi/10.1002/central/CN-01574221/full&lt;/url&gt;&lt;/related-urls&gt;&lt;/urls&gt;&lt;/record&gt;&lt;/Cite&gt;&lt;/EndNote&gt;</w:instrText>
            </w:r>
            <w:r w:rsidRPr="00267888">
              <w:fldChar w:fldCharType="separate"/>
            </w:r>
            <w:r>
              <w:rPr>
                <w:noProof/>
              </w:rPr>
              <w:t>(203)</w:t>
            </w:r>
            <w:r w:rsidRPr="00267888">
              <w:fldChar w:fldCharType="end"/>
            </w:r>
          </w:p>
        </w:tc>
      </w:tr>
      <w:tr w:rsidR="004D095E" w14:paraId="43E2DAA8" w14:textId="77777777" w:rsidTr="0018593A">
        <w:tc>
          <w:tcPr>
            <w:tcW w:w="3865" w:type="dxa"/>
          </w:tcPr>
          <w:p w14:paraId="07FF7FBF" w14:textId="77777777" w:rsidR="004D095E" w:rsidRPr="00267888" w:rsidRDefault="004D095E" w:rsidP="0018593A">
            <w:r w:rsidRPr="00267888">
              <w:t>Post-Traumatic Stress Disorder</w:t>
            </w:r>
          </w:p>
        </w:tc>
        <w:tc>
          <w:tcPr>
            <w:tcW w:w="4505" w:type="dxa"/>
          </w:tcPr>
          <w:p w14:paraId="6FD4703E" w14:textId="77777777" w:rsidR="004D095E" w:rsidRPr="00267888" w:rsidRDefault="004D095E" w:rsidP="0018593A">
            <w:pPr>
              <w:jc w:val="center"/>
            </w:pPr>
            <w:r>
              <w:t>2019</w:t>
            </w:r>
            <w:r w:rsidRPr="00267888">
              <w:t xml:space="preserve"> </w:t>
            </w:r>
            <w:r w:rsidRPr="00267888">
              <w:fldChar w:fldCharType="begin"/>
            </w:r>
            <w:r>
              <w:instrText xml:space="preserve"> ADDIN EN.CITE &lt;EndNote&gt;&lt;Cite&gt;&lt;Author&gt;Nct&lt;/Author&gt;&lt;Year&gt;2019&lt;/Year&gt;&lt;RecNum&gt;4703&lt;/RecNum&gt;&lt;IDText&gt;Effects of Delta9-tetrahydrocannabinol (THC) on Retention of Memory for Fear Extinction Learning in PTSD: R33 Study&lt;/IDText&gt;&lt;DisplayText&gt;(204)&lt;/DisplayText&gt;&lt;record&gt;&lt;rec-number&gt;4703&lt;/rec-number&gt;&lt;foreign-keys&gt;&lt;key app="EN" db-id="v5tewpzxrs2026e2zdmpxv23xvap0ffr2xfd" timestamp="1585522320" guid="b9a41f85-e99d-4ab2-8466-e2622126d510"&gt;4703&lt;/key&gt;&lt;/foreign-keys&gt;&lt;ref-type name="Journal Article"&gt;17&lt;/ref-type&gt;&lt;contributors&gt;&lt;authors&gt;&lt;author&gt;Nct,&lt;/author&gt;&lt;/authors&gt;&lt;/contributors&gt;&lt;titles&gt;&lt;title&gt;Effects of Delta9-tetrahydrocannabinol (THC) on Retention of Memory for Fear Extinction Learning in PTSD: R33 Study&lt;/title&gt;&lt;secondary-title&gt;https://clinicaltrials.gov/show/NCT04080427&lt;/secondary-title&gt;&lt;/titles&gt;&lt;periodical&gt;&lt;full-title&gt;https://clinicaltrials.gov/show/NCT04080427&lt;/full-title&gt;&lt;/periodical&gt;&lt;keywords&gt;&lt;keyword&gt;Dronabinol&lt;/keyword&gt;&lt;keyword&gt;Stress Disorders, Post‐Traumatic&lt;/keyword&gt;&lt;/keywords&gt;&lt;dates&gt;&lt;year&gt;2019&lt;/year&gt;&lt;/dates&gt;&lt;accession-num&gt;CN-01984090&lt;/accession-num&gt;&lt;urls&gt;&lt;related-urls&gt;&lt;url&gt;https://www.cochranelibrary.com/central/doi/10.1002/central/CN-01984090/full&lt;/url&gt;&lt;/related-urls&gt;&lt;/urls&gt;&lt;/record&gt;&lt;/Cite&gt;&lt;/EndNote&gt;</w:instrText>
            </w:r>
            <w:r w:rsidRPr="00267888">
              <w:fldChar w:fldCharType="separate"/>
            </w:r>
            <w:r>
              <w:rPr>
                <w:noProof/>
              </w:rPr>
              <w:t>(204)</w:t>
            </w:r>
            <w:r w:rsidRPr="00267888">
              <w:fldChar w:fldCharType="end"/>
            </w:r>
          </w:p>
        </w:tc>
      </w:tr>
    </w:tbl>
    <w:p w14:paraId="70EB3AAA" w14:textId="77777777" w:rsidR="004D095E" w:rsidRDefault="004D095E" w:rsidP="004D095E">
      <w:pPr>
        <w:pStyle w:val="EndNoteBibliographyTitle"/>
        <w:jc w:val="left"/>
        <w:rPr>
          <w:i/>
          <w:iCs/>
          <w:sz w:val="20"/>
          <w:szCs w:val="20"/>
        </w:rPr>
      </w:pPr>
      <w:r w:rsidRPr="00740E4A">
        <w:rPr>
          <w:i/>
          <w:iCs/>
          <w:sz w:val="20"/>
          <w:szCs w:val="20"/>
        </w:rPr>
        <w:t>*</w:t>
      </w:r>
      <w:r>
        <w:rPr>
          <w:i/>
          <w:iCs/>
          <w:sz w:val="20"/>
          <w:szCs w:val="20"/>
        </w:rPr>
        <w:t xml:space="preserve"> This t</w:t>
      </w:r>
      <w:r w:rsidRPr="00740E4A">
        <w:rPr>
          <w:i/>
          <w:iCs/>
          <w:sz w:val="20"/>
          <w:szCs w:val="20"/>
        </w:rPr>
        <w:t xml:space="preserve">rial </w:t>
      </w:r>
      <w:r>
        <w:rPr>
          <w:i/>
          <w:iCs/>
          <w:sz w:val="20"/>
          <w:szCs w:val="20"/>
        </w:rPr>
        <w:t>was withdrawn due to inadequate funding.</w:t>
      </w:r>
    </w:p>
    <w:p w14:paraId="0B369195" w14:textId="77777777" w:rsidR="004D095E" w:rsidRPr="00740E4A" w:rsidRDefault="004D095E" w:rsidP="004D095E">
      <w:pPr>
        <w:pStyle w:val="EndNoteBibliographyTitle"/>
        <w:jc w:val="left"/>
        <w:rPr>
          <w:i/>
          <w:iCs/>
          <w:sz w:val="20"/>
          <w:szCs w:val="20"/>
        </w:rPr>
      </w:pPr>
      <w:r w:rsidRPr="00740E4A">
        <w:rPr>
          <w:i/>
          <w:iCs/>
          <w:sz w:val="20"/>
          <w:szCs w:val="20"/>
        </w:rPr>
        <w:t>*</w:t>
      </w:r>
      <w:r>
        <w:rPr>
          <w:i/>
          <w:iCs/>
          <w:sz w:val="20"/>
          <w:szCs w:val="20"/>
        </w:rPr>
        <w:t>² This t</w:t>
      </w:r>
      <w:r w:rsidRPr="00740E4A">
        <w:rPr>
          <w:i/>
          <w:iCs/>
          <w:sz w:val="20"/>
          <w:szCs w:val="20"/>
        </w:rPr>
        <w:t xml:space="preserve">rial </w:t>
      </w:r>
      <w:r>
        <w:rPr>
          <w:i/>
          <w:iCs/>
          <w:sz w:val="20"/>
          <w:szCs w:val="20"/>
        </w:rPr>
        <w:t xml:space="preserve">was </w:t>
      </w:r>
      <w:r w:rsidRPr="00740E4A">
        <w:rPr>
          <w:i/>
          <w:iCs/>
          <w:sz w:val="20"/>
          <w:szCs w:val="20"/>
        </w:rPr>
        <w:t xml:space="preserve">terminated in November 2019 due to </w:t>
      </w:r>
      <w:r>
        <w:rPr>
          <w:i/>
          <w:iCs/>
          <w:sz w:val="20"/>
          <w:szCs w:val="20"/>
        </w:rPr>
        <w:t xml:space="preserve">safety concerns following incidents of </w:t>
      </w:r>
      <w:r w:rsidRPr="00740E4A">
        <w:rPr>
          <w:i/>
          <w:iCs/>
          <w:sz w:val="20"/>
          <w:szCs w:val="20"/>
        </w:rPr>
        <w:t>severe adverse events.</w:t>
      </w:r>
    </w:p>
    <w:p w14:paraId="477BC47D" w14:textId="77777777" w:rsidR="004D095E" w:rsidRDefault="004D095E" w:rsidP="004D095E">
      <w:pPr>
        <w:pStyle w:val="EndNoteBibliographyTitle"/>
      </w:pPr>
    </w:p>
    <w:p w14:paraId="722DD490" w14:textId="77777777" w:rsidR="004D095E" w:rsidRDefault="004D095E" w:rsidP="004D095E">
      <w:pPr>
        <w:pStyle w:val="EndNoteBibliographyTitle"/>
      </w:pPr>
    </w:p>
    <w:p w14:paraId="63407A64" w14:textId="77777777" w:rsidR="004D095E" w:rsidRPr="005601E5" w:rsidRDefault="004D095E" w:rsidP="004D095E">
      <w:pPr>
        <w:rPr>
          <w:rFonts w:asciiTheme="majorHAnsi" w:hAnsiTheme="majorHAnsi" w:cstheme="majorHAnsi"/>
          <w:b/>
          <w:bCs/>
          <w:color w:val="4472C4" w:themeColor="accent1"/>
          <w:sz w:val="28"/>
          <w:szCs w:val="28"/>
        </w:rPr>
      </w:pPr>
      <w:r w:rsidRPr="005601E5">
        <w:rPr>
          <w:rFonts w:asciiTheme="majorHAnsi" w:hAnsiTheme="majorHAnsi" w:cstheme="majorHAnsi"/>
          <w:b/>
          <w:bCs/>
          <w:color w:val="4472C4" w:themeColor="accent1"/>
          <w:sz w:val="28"/>
          <w:szCs w:val="28"/>
        </w:rPr>
        <w:t>Supplem</w:t>
      </w:r>
      <w:r w:rsidRPr="009809BD">
        <w:rPr>
          <w:rFonts w:asciiTheme="majorHAnsi" w:hAnsiTheme="majorHAnsi" w:cstheme="majorHAnsi"/>
          <w:b/>
          <w:bCs/>
          <w:color w:val="4472C4" w:themeColor="accent1"/>
          <w:sz w:val="28"/>
          <w:szCs w:val="28"/>
        </w:rPr>
        <w:t xml:space="preserve">ental Table 3: </w:t>
      </w:r>
      <w:r w:rsidRPr="009809BD">
        <w:rPr>
          <w:rFonts w:asciiTheme="majorHAnsi" w:hAnsiTheme="majorHAnsi" w:cstheme="majorHAnsi"/>
          <w:color w:val="4472C4" w:themeColor="accent1"/>
          <w:sz w:val="28"/>
          <w:szCs w:val="28"/>
        </w:rPr>
        <w:t>Dosage and Ratio of Agents in Reviewed Studies by Condition</w:t>
      </w:r>
      <w:r w:rsidRPr="009809BD">
        <w:rPr>
          <w:rFonts w:asciiTheme="majorHAnsi" w:hAnsiTheme="majorHAnsi" w:cstheme="majorHAnsi"/>
          <w:b/>
          <w:bCs/>
          <w:color w:val="4472C4" w:themeColor="accent1"/>
          <w:sz w:val="28"/>
          <w:szCs w:val="28"/>
        </w:rPr>
        <w:t xml:space="preserve"> </w:t>
      </w:r>
    </w:p>
    <w:tbl>
      <w:tblPr>
        <w:tblStyle w:val="TableGrid"/>
        <w:tblW w:w="5261" w:type="pct"/>
        <w:tblLayout w:type="fixed"/>
        <w:tblLook w:val="04A0" w:firstRow="1" w:lastRow="0" w:firstColumn="1" w:lastColumn="0" w:noHBand="0" w:noVBand="1"/>
      </w:tblPr>
      <w:tblGrid>
        <w:gridCol w:w="2154"/>
        <w:gridCol w:w="2342"/>
        <w:gridCol w:w="2880"/>
        <w:gridCol w:w="2159"/>
      </w:tblGrid>
      <w:tr w:rsidR="004D095E" w14:paraId="33EDDE30" w14:textId="77777777" w:rsidTr="0018593A">
        <w:trPr>
          <w:tblHeader/>
        </w:trPr>
        <w:tc>
          <w:tcPr>
            <w:tcW w:w="1130" w:type="pct"/>
            <w:shd w:val="clear" w:color="auto" w:fill="000000" w:themeFill="text1"/>
          </w:tcPr>
          <w:p w14:paraId="3BA445B1" w14:textId="77777777" w:rsidR="004D095E" w:rsidRPr="009318F1" w:rsidRDefault="004D095E" w:rsidP="0018593A">
            <w:pPr>
              <w:rPr>
                <w:b/>
                <w:bCs/>
              </w:rPr>
            </w:pPr>
          </w:p>
        </w:tc>
        <w:tc>
          <w:tcPr>
            <w:tcW w:w="1228" w:type="pct"/>
            <w:shd w:val="clear" w:color="auto" w:fill="000000" w:themeFill="text1"/>
          </w:tcPr>
          <w:p w14:paraId="28125857" w14:textId="77777777" w:rsidR="004D095E" w:rsidRPr="009318F1" w:rsidRDefault="004D095E" w:rsidP="0018593A">
            <w:pPr>
              <w:rPr>
                <w:b/>
                <w:bCs/>
              </w:rPr>
            </w:pPr>
            <w:r>
              <w:rPr>
                <w:b/>
                <w:bCs/>
              </w:rPr>
              <w:t>Agent</w:t>
            </w:r>
          </w:p>
        </w:tc>
        <w:tc>
          <w:tcPr>
            <w:tcW w:w="1510" w:type="pct"/>
            <w:shd w:val="clear" w:color="auto" w:fill="000000" w:themeFill="text1"/>
          </w:tcPr>
          <w:p w14:paraId="62D3CE8E" w14:textId="77777777" w:rsidR="004D095E" w:rsidRPr="009318F1" w:rsidRDefault="004D095E" w:rsidP="0018593A">
            <w:pPr>
              <w:rPr>
                <w:b/>
                <w:bCs/>
              </w:rPr>
            </w:pPr>
            <w:r>
              <w:rPr>
                <w:b/>
                <w:bCs/>
              </w:rPr>
              <w:t>Daily dosage / Dosage</w:t>
            </w:r>
          </w:p>
        </w:tc>
        <w:tc>
          <w:tcPr>
            <w:tcW w:w="1132" w:type="pct"/>
            <w:shd w:val="clear" w:color="auto" w:fill="000000" w:themeFill="text1"/>
          </w:tcPr>
          <w:p w14:paraId="72A80C54" w14:textId="77777777" w:rsidR="004D095E" w:rsidRDefault="004D095E" w:rsidP="0018593A">
            <w:pPr>
              <w:rPr>
                <w:b/>
                <w:bCs/>
              </w:rPr>
            </w:pPr>
            <w:r>
              <w:rPr>
                <w:b/>
                <w:bCs/>
              </w:rPr>
              <w:t>Ratio/Concentration</w:t>
            </w:r>
          </w:p>
        </w:tc>
      </w:tr>
      <w:tr w:rsidR="004D095E" w14:paraId="6924E439" w14:textId="77777777" w:rsidTr="0018593A">
        <w:tc>
          <w:tcPr>
            <w:tcW w:w="1130" w:type="pct"/>
            <w:shd w:val="clear" w:color="auto" w:fill="E7E6E6" w:themeFill="background2"/>
          </w:tcPr>
          <w:p w14:paraId="4771B207" w14:textId="77777777" w:rsidR="004D095E" w:rsidRPr="009318F1" w:rsidRDefault="004D095E" w:rsidP="0018593A">
            <w:pPr>
              <w:rPr>
                <w:b/>
                <w:bCs/>
              </w:rPr>
            </w:pPr>
            <w:r>
              <w:rPr>
                <w:b/>
                <w:bCs/>
              </w:rPr>
              <w:t>Amyotrophic Lateral Sclerosis (</w:t>
            </w:r>
            <w:r w:rsidRPr="006B71D4">
              <w:rPr>
                <w:b/>
                <w:bCs/>
              </w:rPr>
              <w:t>ALS</w:t>
            </w:r>
            <w:r>
              <w:rPr>
                <w:b/>
                <w:bCs/>
              </w:rPr>
              <w:t>)</w:t>
            </w:r>
            <w:r w:rsidRPr="006B71D4">
              <w:rPr>
                <w:b/>
                <w:bCs/>
              </w:rPr>
              <w:t xml:space="preserve"> </w:t>
            </w:r>
          </w:p>
        </w:tc>
        <w:tc>
          <w:tcPr>
            <w:tcW w:w="1228" w:type="pct"/>
            <w:shd w:val="clear" w:color="auto" w:fill="E7E6E6" w:themeFill="background2"/>
          </w:tcPr>
          <w:p w14:paraId="6FC7812B" w14:textId="77777777" w:rsidR="004D095E" w:rsidRPr="009318F1" w:rsidRDefault="004D095E" w:rsidP="0018593A">
            <w:pPr>
              <w:rPr>
                <w:b/>
                <w:bCs/>
              </w:rPr>
            </w:pPr>
            <w:r>
              <w:rPr>
                <w:b/>
                <w:bCs/>
              </w:rPr>
              <w:t>---</w:t>
            </w:r>
          </w:p>
        </w:tc>
        <w:tc>
          <w:tcPr>
            <w:tcW w:w="1510" w:type="pct"/>
            <w:shd w:val="clear" w:color="auto" w:fill="E7E6E6" w:themeFill="background2"/>
          </w:tcPr>
          <w:p w14:paraId="53B34B87" w14:textId="77777777" w:rsidR="004D095E" w:rsidRDefault="004D095E" w:rsidP="0018593A">
            <w:pPr>
              <w:rPr>
                <w:b/>
                <w:bCs/>
              </w:rPr>
            </w:pPr>
            <w:r>
              <w:rPr>
                <w:b/>
                <w:bCs/>
              </w:rPr>
              <w:t>---</w:t>
            </w:r>
          </w:p>
        </w:tc>
        <w:tc>
          <w:tcPr>
            <w:tcW w:w="1132" w:type="pct"/>
            <w:shd w:val="clear" w:color="auto" w:fill="E7E6E6" w:themeFill="background2"/>
          </w:tcPr>
          <w:p w14:paraId="20654C17" w14:textId="77777777" w:rsidR="004D095E" w:rsidRDefault="004D095E" w:rsidP="0018593A">
            <w:pPr>
              <w:rPr>
                <w:b/>
                <w:bCs/>
              </w:rPr>
            </w:pPr>
            <w:r>
              <w:rPr>
                <w:b/>
                <w:bCs/>
              </w:rPr>
              <w:t>---</w:t>
            </w:r>
          </w:p>
        </w:tc>
      </w:tr>
      <w:tr w:rsidR="004D095E" w14:paraId="55DBC940" w14:textId="77777777" w:rsidTr="0018593A">
        <w:tc>
          <w:tcPr>
            <w:tcW w:w="1130" w:type="pct"/>
            <w:shd w:val="clear" w:color="auto" w:fill="AEAAAA" w:themeFill="background2" w:themeFillShade="BF"/>
          </w:tcPr>
          <w:p w14:paraId="47543EB1" w14:textId="77777777" w:rsidR="004D095E" w:rsidRDefault="004D095E" w:rsidP="0018593A">
            <w:r w:rsidRPr="00363886">
              <w:rPr>
                <w:b/>
                <w:bCs/>
              </w:rPr>
              <w:t>Autism</w:t>
            </w:r>
            <w:r w:rsidRPr="00363886">
              <w:t xml:space="preserve"> </w:t>
            </w:r>
          </w:p>
        </w:tc>
        <w:tc>
          <w:tcPr>
            <w:tcW w:w="1228" w:type="pct"/>
            <w:shd w:val="clear" w:color="auto" w:fill="AEAAAA" w:themeFill="background2" w:themeFillShade="BF"/>
          </w:tcPr>
          <w:p w14:paraId="05F5D9EE" w14:textId="77777777" w:rsidR="004D095E" w:rsidRPr="00B834F4" w:rsidRDefault="004D095E" w:rsidP="0018593A">
            <w:pPr>
              <w:rPr>
                <w:b/>
                <w:bCs/>
              </w:rPr>
            </w:pPr>
          </w:p>
        </w:tc>
        <w:tc>
          <w:tcPr>
            <w:tcW w:w="1510" w:type="pct"/>
            <w:shd w:val="clear" w:color="auto" w:fill="AEAAAA" w:themeFill="background2" w:themeFillShade="BF"/>
          </w:tcPr>
          <w:p w14:paraId="43B639D5" w14:textId="77777777" w:rsidR="004D095E" w:rsidRDefault="004D095E" w:rsidP="0018593A"/>
        </w:tc>
        <w:tc>
          <w:tcPr>
            <w:tcW w:w="1132" w:type="pct"/>
            <w:shd w:val="clear" w:color="auto" w:fill="AEAAAA" w:themeFill="background2" w:themeFillShade="BF"/>
          </w:tcPr>
          <w:p w14:paraId="40D566F6" w14:textId="77777777" w:rsidR="004D095E" w:rsidRDefault="004D095E" w:rsidP="0018593A"/>
        </w:tc>
      </w:tr>
      <w:tr w:rsidR="004D095E" w:rsidRPr="002138D3" w14:paraId="7185D9DA" w14:textId="77777777" w:rsidTr="0018593A">
        <w:tc>
          <w:tcPr>
            <w:tcW w:w="1130" w:type="pct"/>
            <w:shd w:val="clear" w:color="auto" w:fill="AEAAAA" w:themeFill="background2" w:themeFillShade="BF"/>
          </w:tcPr>
          <w:p w14:paraId="6BC48CF1" w14:textId="77777777" w:rsidR="004D095E" w:rsidRPr="00384647" w:rsidRDefault="004D095E" w:rsidP="0018593A">
            <w:r>
              <w:t xml:space="preserve">Carey C et al., 2016 </w:t>
            </w:r>
            <w:r>
              <w:fldChar w:fldCharType="begin">
                <w:fldData xml:space="preserve">PEVuZE5vdGU+PENpdGU+PEF1dGhvcj5DYXJleTwvQXV0aG9yPjxZZWFyPjIwMTY8L1llYXI+PFJl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leTwvQXV0aG9yPjxZZWFyPjIwMTY8L1llYXI+PFJl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5)</w:t>
            </w:r>
            <w:r>
              <w:fldChar w:fldCharType="end"/>
            </w:r>
          </w:p>
        </w:tc>
        <w:tc>
          <w:tcPr>
            <w:tcW w:w="1228" w:type="pct"/>
            <w:shd w:val="clear" w:color="auto" w:fill="AEAAAA" w:themeFill="background2" w:themeFillShade="BF"/>
          </w:tcPr>
          <w:p w14:paraId="6E5FDA95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AEAAAA" w:themeFill="background2" w:themeFillShade="BF"/>
          </w:tcPr>
          <w:p w14:paraId="6E5168A8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AEAAAA" w:themeFill="background2" w:themeFillShade="BF"/>
          </w:tcPr>
          <w:p w14:paraId="4428EFD7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0468934D" w14:textId="77777777" w:rsidTr="0018593A">
        <w:tc>
          <w:tcPr>
            <w:tcW w:w="1130" w:type="pct"/>
            <w:shd w:val="clear" w:color="auto" w:fill="AEAAAA" w:themeFill="background2" w:themeFillShade="BF"/>
          </w:tcPr>
          <w:p w14:paraId="37037CBA" w14:textId="77777777" w:rsidR="004D095E" w:rsidRPr="00363886" w:rsidRDefault="004D095E" w:rsidP="0018593A">
            <w:pPr>
              <w:rPr>
                <w:b/>
                <w:bCs/>
              </w:rPr>
            </w:pPr>
            <w:proofErr w:type="spellStart"/>
            <w:r w:rsidRPr="00384647">
              <w:t>Schapir</w:t>
            </w:r>
            <w:proofErr w:type="spellEnd"/>
            <w:r w:rsidRPr="00384647">
              <w:t xml:space="preserve"> L et al.</w:t>
            </w:r>
            <w:r>
              <w:t xml:space="preserve">, 2016 </w:t>
            </w:r>
            <w:r>
              <w:fldChar w:fldCharType="begin"/>
            </w:r>
            <w:r>
              <w:instrText xml:space="preserve"> ADDIN EN.CITE &lt;EndNote&gt;&lt;Cite&gt;&lt;Author&gt;Schapir&lt;/Author&gt;&lt;Year&gt;2016&lt;/Year&gt;&lt;RecNum&gt;5801&lt;/RecNum&gt;&lt;IDText&gt;Cigarette Smoking, Alcohol and Cannabis Use in Patients With Pervasive Developmental Disorders&lt;/IDText&gt;&lt;DisplayText&gt;(18)&lt;/DisplayText&gt;&lt;record&gt;&lt;rec-number&gt;5801&lt;/rec-number&gt;&lt;foreign-keys&gt;&lt;key app="EN" db-id="v5tewpzxrs2026e2zdmpxv23xvap0ffr2xfd" timestamp="1585522544" guid="af17a14d-668d-436b-9364-fda8a02fc599"&gt;5801&lt;/key&gt;&lt;/foreign-keys&gt;&lt;ref-type name="Journal Article"&gt;17&lt;/ref-type&gt;&lt;contributors&gt;&lt;authors&gt;&lt;author&gt;Schapir, L.&lt;/author&gt;&lt;author&gt;Lahav, T.&lt;/author&gt;&lt;author&gt;Zalsman, G.&lt;/author&gt;&lt;author&gt;Krivoy, A.&lt;/author&gt;&lt;author&gt;Sever, J.&lt;/author&gt;&lt;author&gt;Weizman, A.&lt;/author&gt;&lt;author&gt;Shoval, G.&lt;/author&gt;&lt;/authors&gt;&lt;/contributors&gt;&lt;titles&gt;&lt;title&gt;Cigarette Smoking, Alcohol and Cannabis Use in Patients With Pervasive Developmental Disorders&lt;/title&gt;&lt;secondary-title&gt;Substance use &amp;amp; misuse&lt;/secondary-title&gt;&lt;/titles&gt;&lt;periodical&gt;&lt;full-title&gt;Substance Use &amp;amp; Misuse&lt;/full-title&gt;&lt;/periodical&gt;&lt;pages&gt;1415-1420&lt;/pages&gt;&lt;volume&gt;51&lt;/volume&gt;&lt;number&gt;11&lt;/number&gt;&lt;keywords&gt;&lt;keyword&gt;cannabis&lt;/keyword&gt;&lt;keyword&gt;autism&lt;/keyword&gt;&lt;keyword&gt;case control study&lt;/keyword&gt;&lt;keyword&gt;child&lt;/keyword&gt;&lt;keyword&gt;cigarette smoking&lt;/keyword&gt;&lt;keyword&gt;human&lt;/keyword&gt;&lt;keyword&gt;smoking&lt;/keyword&gt;&lt;/keywords&gt;&lt;dates&gt;&lt;year&gt;2016&lt;/year&gt;&lt;/dates&gt;&lt;isbn&gt;1532-2491&lt;/isbn&gt;&lt;work-type&gt;Article&lt;/work-type&gt;&lt;urls&gt;&lt;related-urls&gt;&lt;url&gt;http://www.embase.com/search/results?subaction=viewrecord&amp;amp;from=export&amp;amp;id=L621969286&lt;/url&gt;&lt;url&gt;http://dx.doi.org/10.3109/10826084.2016.1170146&lt;/url&gt;&lt;/related-urls&gt;&lt;/urls&gt;&lt;custom5&gt;27248185&lt;/custom5&gt;&lt;electronic-resource-num&gt;10.3109/10826084.2016.1170146&lt;/electronic-resource-num&gt;&lt;remote-database-name&gt;Medline&lt;/remote-database-name&gt;&lt;language&gt;English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8)</w:t>
            </w:r>
            <w:r>
              <w:fldChar w:fldCharType="end"/>
            </w:r>
          </w:p>
        </w:tc>
        <w:tc>
          <w:tcPr>
            <w:tcW w:w="1228" w:type="pct"/>
            <w:shd w:val="clear" w:color="auto" w:fill="AEAAAA" w:themeFill="background2" w:themeFillShade="BF"/>
          </w:tcPr>
          <w:p w14:paraId="1BD4C137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AEAAAA" w:themeFill="background2" w:themeFillShade="BF"/>
          </w:tcPr>
          <w:p w14:paraId="4C05260F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AEAAAA" w:themeFill="background2" w:themeFillShade="BF"/>
          </w:tcPr>
          <w:p w14:paraId="7C91E76F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799A3EC7" w14:textId="77777777" w:rsidTr="0018593A">
        <w:tc>
          <w:tcPr>
            <w:tcW w:w="1130" w:type="pct"/>
            <w:shd w:val="clear" w:color="auto" w:fill="AEAAAA" w:themeFill="background2" w:themeFillShade="BF"/>
          </w:tcPr>
          <w:p w14:paraId="3AE79BC2" w14:textId="77777777" w:rsidR="004D095E" w:rsidRPr="008F7997" w:rsidRDefault="004D095E" w:rsidP="0018593A">
            <w:r w:rsidRPr="008F7997">
              <w:t>Stringer</w:t>
            </w:r>
            <w:r>
              <w:t xml:space="preserve"> S et al., 2016 </w:t>
            </w:r>
            <w:r>
              <w:fldChar w:fldCharType="begin">
                <w:fldData xml:space="preserve">PEVuZE5vdGU+PENpdGU+PEF1dGhvcj5TdHJpbmdlcjwvQXV0aG9yPjxZZWFyPjIwMTY8L1llYXI+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HJpbmdlcjwvQXV0aG9yPjxZZWFyPjIwMTY8L1llYXI+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21)</w:t>
            </w:r>
            <w:r>
              <w:fldChar w:fldCharType="end"/>
            </w:r>
          </w:p>
        </w:tc>
        <w:tc>
          <w:tcPr>
            <w:tcW w:w="1228" w:type="pct"/>
            <w:shd w:val="clear" w:color="auto" w:fill="AEAAAA" w:themeFill="background2" w:themeFillShade="BF"/>
          </w:tcPr>
          <w:p w14:paraId="624F3073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AEAAAA" w:themeFill="background2" w:themeFillShade="BF"/>
          </w:tcPr>
          <w:p w14:paraId="130296DA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AEAAAA" w:themeFill="background2" w:themeFillShade="BF"/>
          </w:tcPr>
          <w:p w14:paraId="6561F253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4414A1D4" w14:textId="77777777" w:rsidTr="0018593A">
        <w:tc>
          <w:tcPr>
            <w:tcW w:w="1130" w:type="pct"/>
            <w:shd w:val="clear" w:color="auto" w:fill="AEAAAA" w:themeFill="background2" w:themeFillShade="BF"/>
          </w:tcPr>
          <w:p w14:paraId="2D675653" w14:textId="77777777" w:rsidR="004D095E" w:rsidRPr="008F7997" w:rsidRDefault="004D095E" w:rsidP="0018593A">
            <w:proofErr w:type="spellStart"/>
            <w:r>
              <w:t>Raynal</w:t>
            </w:r>
            <w:proofErr w:type="spellEnd"/>
            <w:r>
              <w:t xml:space="preserve"> P et al., 2016 </w:t>
            </w:r>
            <w:r>
              <w:fldChar w:fldCharType="begin"/>
            </w:r>
            <w:r>
              <w:instrText xml:space="preserve"> ADDIN EN.CITE &lt;EndNote&gt;&lt;Cite&gt;&lt;Author&gt;Raynal&lt;/Author&gt;&lt;Year&gt;2016&lt;/Year&gt;&lt;RecNum&gt;5398&lt;/RecNum&gt;&lt;IDText&gt;Typology of schizotypy in non-clinical young adults: Psychopathological and personality disorder traits correlates&lt;/IDText&gt;&lt;DisplayText&gt;(20)&lt;/DisplayText&gt;&lt;record&gt;&lt;rec-number&gt;5398&lt;/rec-number&gt;&lt;foreign-keys&gt;&lt;key app="EN" db-id="v5tewpzxrs2026e2zdmpxv23xvap0ffr2xfd" timestamp="1585522422" guid="5f2e4839-d8e6-42f1-998a-15d5600da954"&gt;5398&lt;/key&gt;&lt;/foreign-keys&gt;&lt;ref-type name="Journal Article"&gt;17&lt;/ref-type&gt;&lt;contributors&gt;&lt;authors&gt;&lt;author&gt;Raynal, P.&lt;/author&gt;&lt;author&gt;Goutaudier, N.&lt;/author&gt;&lt;author&gt;Nidetch, V.&lt;/author&gt;&lt;author&gt;Chabrol, H.&lt;/author&gt;&lt;/authors&gt;&lt;/contributors&gt;&lt;titles&gt;&lt;title&gt;Typology of schizotypy in non-clinical young adults: Psychopathological and personality disorder traits correlates&lt;/title&gt;&lt;secondary-title&gt;Psychiatry Research&lt;/secondary-title&gt;&lt;/titles&gt;&lt;periodical&gt;&lt;full-title&gt;Psychiatry Research&lt;/full-title&gt;&lt;/periodical&gt;&lt;pages&gt;182-187&lt;/pages&gt;&lt;volume&gt;246&lt;/volume&gt;&lt;dates&gt;&lt;year&gt;2016&lt;/year&gt;&lt;pub-dates&gt;&lt;date&gt;Dec&lt;/date&gt;&lt;/pub-dates&gt;&lt;/dates&gt;&lt;isbn&gt;0165-1781&lt;/isbn&gt;&lt;accession-num&gt;WOS:000390968300027&lt;/accession-num&gt;&lt;urls&gt;&lt;related-urls&gt;&lt;url&gt;&amp;lt;Go to ISI&amp;gt;://WOS:000390968300027&lt;/url&gt;&lt;/related-urls&gt;&lt;/urls&gt;&lt;electronic-resource-num&gt;10.1016/j.psychres.2016.09.04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0)</w:t>
            </w:r>
            <w:r>
              <w:fldChar w:fldCharType="end"/>
            </w:r>
          </w:p>
        </w:tc>
        <w:tc>
          <w:tcPr>
            <w:tcW w:w="1228" w:type="pct"/>
            <w:shd w:val="clear" w:color="auto" w:fill="AEAAAA" w:themeFill="background2" w:themeFillShade="BF"/>
          </w:tcPr>
          <w:p w14:paraId="706775B5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AEAAAA" w:themeFill="background2" w:themeFillShade="BF"/>
          </w:tcPr>
          <w:p w14:paraId="4C1B8C80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AEAAAA" w:themeFill="background2" w:themeFillShade="BF"/>
          </w:tcPr>
          <w:p w14:paraId="57E9EC21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40D214CE" w14:textId="77777777" w:rsidTr="0018593A">
        <w:tc>
          <w:tcPr>
            <w:tcW w:w="1130" w:type="pct"/>
            <w:shd w:val="clear" w:color="auto" w:fill="AEAAAA" w:themeFill="background2" w:themeFillShade="BF"/>
          </w:tcPr>
          <w:p w14:paraId="669114CF" w14:textId="77777777" w:rsidR="004D095E" w:rsidRPr="008F7997" w:rsidRDefault="004D095E" w:rsidP="0018593A">
            <w:proofErr w:type="spellStart"/>
            <w:r>
              <w:t>Barchel</w:t>
            </w:r>
            <w:proofErr w:type="spellEnd"/>
            <w:r>
              <w:t xml:space="preserve"> D et al., 2018 </w:t>
            </w:r>
            <w:r>
              <w:fldChar w:fldCharType="begin">
                <w:fldData xml:space="preserve">PEVuZE5vdGU+PENpdGU+PEF1dGhvcj5CYXJjaGVsPC9BdXRob3I+PFllYXI+MjAxODwvWWVhcj48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XJjaGVsPC9BdXRob3I+PFllYXI+MjAxODwvWWVhcj48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6)</w:t>
            </w:r>
            <w:r>
              <w:fldChar w:fldCharType="end"/>
            </w:r>
            <w:r>
              <w:t xml:space="preserve"> </w:t>
            </w:r>
          </w:p>
        </w:tc>
        <w:tc>
          <w:tcPr>
            <w:tcW w:w="1228" w:type="pct"/>
            <w:shd w:val="clear" w:color="auto" w:fill="AEAAAA" w:themeFill="background2" w:themeFillShade="BF"/>
          </w:tcPr>
          <w:p w14:paraId="66D83E63" w14:textId="77777777" w:rsidR="004D095E" w:rsidRPr="002138D3" w:rsidRDefault="004D095E" w:rsidP="0018593A">
            <w:r>
              <w:t>(THC and CBD) extract</w:t>
            </w:r>
          </w:p>
        </w:tc>
        <w:tc>
          <w:tcPr>
            <w:tcW w:w="1510" w:type="pct"/>
            <w:shd w:val="clear" w:color="auto" w:fill="AEAAAA" w:themeFill="background2" w:themeFillShade="BF"/>
          </w:tcPr>
          <w:p w14:paraId="10DE391B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AEAAAA" w:themeFill="background2" w:themeFillShade="BF"/>
          </w:tcPr>
          <w:p w14:paraId="38416BD1" w14:textId="77777777" w:rsidR="004D095E" w:rsidRPr="002138D3" w:rsidRDefault="004D095E" w:rsidP="0018593A">
            <w:r w:rsidRPr="008F7997">
              <w:t>High THC: low CBD</w:t>
            </w:r>
          </w:p>
        </w:tc>
      </w:tr>
      <w:tr w:rsidR="004D095E" w:rsidRPr="002138D3" w14:paraId="1A76E200" w14:textId="77777777" w:rsidTr="0018593A">
        <w:tc>
          <w:tcPr>
            <w:tcW w:w="1130" w:type="pct"/>
            <w:shd w:val="clear" w:color="auto" w:fill="AEAAAA" w:themeFill="background2" w:themeFillShade="BF"/>
          </w:tcPr>
          <w:p w14:paraId="5675018B" w14:textId="77777777" w:rsidR="004D095E" w:rsidRPr="008F7997" w:rsidRDefault="004D095E" w:rsidP="0018593A">
            <w:r>
              <w:t xml:space="preserve">Aran A et al., 2019 </w:t>
            </w:r>
            <w:r>
              <w:fldChar w:fldCharType="begin"/>
            </w:r>
            <w:r>
              <w:instrText xml:space="preserve"> ADDIN EN.CITE &lt;EndNote&gt;&lt;Cite&gt;&lt;Author&gt;Aran&lt;/Author&gt;&lt;Year&gt;2019&lt;/Year&gt;&lt;RecNum&gt;0&lt;/RecNum&gt;&lt;IDText&gt;Brief Report: Cannabidiol-Rich Cannabis in Children with Autism Spectrum Disorder and Severe Behavioral Problems-A Retrospective Feasibility Study&lt;/IDText&gt;&lt;DisplayText&gt;(17)&lt;/DisplayText&gt;&lt;record&gt;&lt;dates&gt;&lt;pub-dates&gt;&lt;date&gt;Mar&lt;/date&gt;&lt;/pub-dates&gt;&lt;year&gt;2019&lt;/year&gt;&lt;/dates&gt;&lt;urls&gt;&lt;related-urls&gt;&lt;url&gt;&amp;lt;Go to ISI&amp;gt;://WOS:000459794700036&lt;/url&gt;&lt;/related-urls&gt;&lt;/urls&gt;&lt;isbn&gt;0162-3257&lt;/isbn&gt;&lt;titles&gt;&lt;title&gt;Brief Report: Cannabidiol-Rich Cannabis in Children with Autism Spectrum Disorder and Severe Behavioral Problems-A Retrospective Feasibility Study&lt;/title&gt;&lt;secondary-title&gt;Journal of Autism and Developmental Disorders&lt;/secondary-title&gt;&lt;/titles&gt;&lt;pages&gt;1284-1288&lt;/pages&gt;&lt;number&gt;3&lt;/number&gt;&lt;contributors&gt;&lt;authors&gt;&lt;author&gt;Aran, A.&lt;/author&gt;&lt;author&gt;Cassuto, H.&lt;/author&gt;&lt;author&gt;Lubotzky, A.&lt;/author&gt;&lt;author&gt;Wattad, N.&lt;/author&gt;&lt;author&gt;Hazan, E.&lt;/author&gt;&lt;/authors&gt;&lt;/contributors&gt;&lt;added-date format="utc"&gt;1580239273&lt;/added-date&gt;&lt;ref-type name="Journal Article"&gt;17&lt;/ref-type&gt;&lt;rec-number&gt;7172&lt;/rec-number&gt;&lt;last-updated-date format="utc"&gt;1580239273&lt;/last-updated-date&gt;&lt;accession-num&gt;WOS:000459794700036&lt;/accession-num&gt;&lt;electronic-resource-num&gt;10.1007/s10803-018-3808-2&lt;/electronic-resource-num&gt;&lt;volume&gt;49&lt;/volu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7)</w:t>
            </w:r>
            <w:r>
              <w:fldChar w:fldCharType="end"/>
            </w:r>
          </w:p>
        </w:tc>
        <w:tc>
          <w:tcPr>
            <w:tcW w:w="1228" w:type="pct"/>
            <w:shd w:val="clear" w:color="auto" w:fill="AEAAAA" w:themeFill="background2" w:themeFillShade="BF"/>
          </w:tcPr>
          <w:p w14:paraId="61C9221D" w14:textId="77777777" w:rsidR="004D095E" w:rsidRPr="002138D3" w:rsidRDefault="004D095E" w:rsidP="0018593A">
            <w:r>
              <w:t>(THC and CBD) extract</w:t>
            </w:r>
          </w:p>
        </w:tc>
        <w:tc>
          <w:tcPr>
            <w:tcW w:w="1510" w:type="pct"/>
            <w:shd w:val="clear" w:color="auto" w:fill="AEAAAA" w:themeFill="background2" w:themeFillShade="BF"/>
          </w:tcPr>
          <w:p w14:paraId="7C2E8C98" w14:textId="77777777" w:rsidR="004D095E" w:rsidRPr="002138D3" w:rsidRDefault="004D095E" w:rsidP="0018593A">
            <w:r w:rsidRPr="008F7997">
              <w:t xml:space="preserve">Oil was given </w:t>
            </w:r>
            <w:r>
              <w:t>2-3</w:t>
            </w:r>
            <w:r w:rsidRPr="008F7997">
              <w:t xml:space="preserve"> times a day with doses up-titrated over 2-4 weeks, to effect and tolerability (starting CBD dose was 1mg/kg/day, maximal CBD dose was 10 mg/kg/day)</w:t>
            </w:r>
          </w:p>
        </w:tc>
        <w:tc>
          <w:tcPr>
            <w:tcW w:w="1132" w:type="pct"/>
            <w:shd w:val="clear" w:color="auto" w:fill="AEAAAA" w:themeFill="background2" w:themeFillShade="BF"/>
          </w:tcPr>
          <w:p w14:paraId="20D4B029" w14:textId="77777777" w:rsidR="004D095E" w:rsidRPr="002138D3" w:rsidRDefault="004D095E" w:rsidP="0018593A">
            <w:r w:rsidRPr="008F7997">
              <w:t>Low THC: high CBD</w:t>
            </w:r>
          </w:p>
        </w:tc>
      </w:tr>
      <w:tr w:rsidR="004D095E" w:rsidRPr="002138D3" w14:paraId="20AE5AB3" w14:textId="77777777" w:rsidTr="0018593A">
        <w:tc>
          <w:tcPr>
            <w:tcW w:w="1130" w:type="pct"/>
            <w:shd w:val="clear" w:color="auto" w:fill="AEAAAA" w:themeFill="background2" w:themeFillShade="BF"/>
          </w:tcPr>
          <w:p w14:paraId="5DC8C9F4" w14:textId="77777777" w:rsidR="004D095E" w:rsidRPr="008F7997" w:rsidRDefault="004D095E" w:rsidP="0018593A">
            <w:proofErr w:type="spellStart"/>
            <w:r>
              <w:t>Pretzsch</w:t>
            </w:r>
            <w:proofErr w:type="spellEnd"/>
            <w:r>
              <w:t xml:space="preserve"> CM et al., 2019a </w:t>
            </w:r>
            <w:r>
              <w:fldChar w:fldCharType="begin"/>
            </w:r>
            <w:r>
              <w:instrText xml:space="preserve"> ADDIN EN.CITE &lt;EndNote&gt;&lt;Cite&gt;&lt;Author&gt;Pretzsch&lt;/Author&gt;&lt;Year&gt;2019&lt;/Year&gt;&lt;RecNum&gt;5276&lt;/RecNum&gt;&lt;IDText&gt;The effect of cannabidiol (CBD) on low-frequency activity and functional connectivity in the brain of adults with and without autism spectrum disorder (ASD)&lt;/IDText&gt;&lt;DisplayText&gt;(22)&lt;/DisplayText&gt;&lt;record&gt;&lt;rec-number&gt;5276&lt;/rec-number&gt;&lt;foreign-keys&gt;&lt;key app="EN" db-id="v5tewpzxrs2026e2zdmpxv23xvap0ffr2xfd" timestamp="1585522408" guid="592fe892-5b8a-4fd3-b619-38aa511360b9"&gt;5276&lt;/key&gt;&lt;/foreign-keys&gt;&lt;ref-type name="Journal Article"&gt;17&lt;/ref-type&gt;&lt;contributors&gt;&lt;authors&gt;&lt;author&gt;Pretzsch, C. M.&lt;/author&gt;&lt;author&gt;Voinescu, B.&lt;/author&gt;&lt;author&gt;Mendez, M. A.&lt;/author&gt;&lt;author&gt;Wichers, R.&lt;/author&gt;&lt;author&gt;Ajram, L.&lt;/author&gt;&lt;author&gt;Ivin, G.&lt;/author&gt;&lt;author&gt;Heasman, M.&lt;/author&gt;&lt;author&gt;Williams, S.&lt;/author&gt;&lt;author&gt;Murphy, D. G. M.&lt;/author&gt;&lt;author&gt;Daly, E.&lt;/author&gt;&lt;author&gt;McAlonan, G. M.&lt;/author&gt;&lt;/authors&gt;&lt;/contributors&gt;&lt;titles&gt;&lt;title&gt;The effect of cannabidiol (CBD) on low-frequency activity and functional connectivity in the brain of adults with and without autism spectrum disorder (ASD)&lt;/title&gt;&lt;secondary-title&gt;Journal of Psychopharmacology&lt;/secondary-title&gt;&lt;/titles&gt;&lt;periodical&gt;&lt;full-title&gt;Journal of Psychopharmacology&lt;/full-title&gt;&lt;/periodical&gt;&lt;pages&gt;1141-1148&lt;/pages&gt;&lt;volume&gt;33&lt;/volume&gt;&lt;number&gt;9&lt;/number&gt;&lt;dates&gt;&lt;year&gt;2019&lt;/year&gt;&lt;pub-dates&gt;&lt;date&gt;Sep&lt;/date&gt;&lt;/pub-dates&gt;&lt;/dates&gt;&lt;isbn&gt;0269-8811&lt;/isbn&gt;&lt;accession-num&gt;WOS:000484597300009&lt;/accession-num&gt;&lt;urls&gt;&lt;related-urls&gt;&lt;url&gt;&amp;lt;Go to ISI&amp;gt;://WOS:000484597300009&lt;/url&gt;&lt;/related-urls&gt;&lt;/urls&gt;&lt;electronic-resource-num&gt;10.1177/026988111985830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2)</w:t>
            </w:r>
            <w:r>
              <w:fldChar w:fldCharType="end"/>
            </w:r>
          </w:p>
        </w:tc>
        <w:tc>
          <w:tcPr>
            <w:tcW w:w="1228" w:type="pct"/>
            <w:shd w:val="clear" w:color="auto" w:fill="AEAAAA" w:themeFill="background2" w:themeFillShade="BF"/>
          </w:tcPr>
          <w:p w14:paraId="7AF87911" w14:textId="77777777" w:rsidR="004D095E" w:rsidRPr="002138D3" w:rsidRDefault="004D095E" w:rsidP="0018593A">
            <w:r>
              <w:t>CBD</w:t>
            </w:r>
          </w:p>
        </w:tc>
        <w:tc>
          <w:tcPr>
            <w:tcW w:w="1510" w:type="pct"/>
            <w:shd w:val="clear" w:color="auto" w:fill="AEAAAA" w:themeFill="background2" w:themeFillShade="BF"/>
          </w:tcPr>
          <w:p w14:paraId="294982CE" w14:textId="77777777" w:rsidR="004D095E" w:rsidRPr="002138D3" w:rsidRDefault="004D095E" w:rsidP="0018593A">
            <w:r>
              <w:t>600 mg</w:t>
            </w:r>
          </w:p>
        </w:tc>
        <w:tc>
          <w:tcPr>
            <w:tcW w:w="1132" w:type="pct"/>
            <w:shd w:val="clear" w:color="auto" w:fill="AEAAAA" w:themeFill="background2" w:themeFillShade="BF"/>
          </w:tcPr>
          <w:p w14:paraId="042BD59B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2DB80F36" w14:textId="77777777" w:rsidTr="0018593A">
        <w:tc>
          <w:tcPr>
            <w:tcW w:w="1130" w:type="pct"/>
            <w:shd w:val="clear" w:color="auto" w:fill="AEAAAA" w:themeFill="background2" w:themeFillShade="BF"/>
          </w:tcPr>
          <w:p w14:paraId="5BDA5221" w14:textId="77777777" w:rsidR="004D095E" w:rsidRPr="00B844A3" w:rsidRDefault="004D095E" w:rsidP="0018593A">
            <w:pPr>
              <w:rPr>
                <w:lang w:val="de-DE"/>
              </w:rPr>
            </w:pPr>
            <w:r w:rsidRPr="00B844A3">
              <w:rPr>
                <w:lang w:val="de-DE"/>
              </w:rPr>
              <w:lastRenderedPageBreak/>
              <w:t xml:space="preserve">Pretzsch CM et al., 2019b </w:t>
            </w:r>
            <w:r>
              <w:fldChar w:fldCharType="begin">
                <w:fldData xml:space="preserve">PEVuZE5vdGU+PENpdGU+PEF1dGhvcj5QcmV0enNjaDwvQXV0aG9yPjxZZWFyPjIwMTk8L1llYXI+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==
</w:fldData>
              </w:fldChar>
            </w:r>
            <w:r w:rsidRPr="006F33DA">
              <w:rPr>
                <w:lang w:val="de-DE"/>
              </w:rPr>
              <w:instrText xml:space="preserve"> ADDIN EN.CITE </w:instrText>
            </w:r>
            <w:r>
              <w:fldChar w:fldCharType="begin">
                <w:fldData xml:space="preserve">PEVuZE5vdGU+PENpdGU+PEF1dGhvcj5QcmV0enNjaDwvQXV0aG9yPjxZZWFyPjIwMTk8L1llYXI+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==
</w:fldData>
              </w:fldChar>
            </w:r>
            <w:r w:rsidRPr="006F33DA">
              <w:rPr>
                <w:lang w:val="de-DE"/>
              </w:rP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F33DA">
              <w:rPr>
                <w:noProof/>
                <w:lang w:val="de-DE"/>
              </w:rPr>
              <w:t>(23)</w:t>
            </w:r>
            <w:r>
              <w:fldChar w:fldCharType="end"/>
            </w:r>
            <w:r w:rsidRPr="00B844A3">
              <w:rPr>
                <w:lang w:val="de-DE"/>
              </w:rPr>
              <w:t xml:space="preserve"> </w:t>
            </w:r>
          </w:p>
        </w:tc>
        <w:tc>
          <w:tcPr>
            <w:tcW w:w="1228" w:type="pct"/>
            <w:shd w:val="clear" w:color="auto" w:fill="AEAAAA" w:themeFill="background2" w:themeFillShade="BF"/>
          </w:tcPr>
          <w:p w14:paraId="618D924E" w14:textId="77777777" w:rsidR="004D095E" w:rsidRPr="002138D3" w:rsidRDefault="004D095E" w:rsidP="0018593A">
            <w:r>
              <w:t>CBD</w:t>
            </w:r>
          </w:p>
        </w:tc>
        <w:tc>
          <w:tcPr>
            <w:tcW w:w="1510" w:type="pct"/>
            <w:shd w:val="clear" w:color="auto" w:fill="AEAAAA" w:themeFill="background2" w:themeFillShade="BF"/>
          </w:tcPr>
          <w:p w14:paraId="0F329DC5" w14:textId="77777777" w:rsidR="004D095E" w:rsidRPr="002138D3" w:rsidRDefault="004D095E" w:rsidP="0018593A">
            <w:r>
              <w:t>600 mg</w:t>
            </w:r>
          </w:p>
        </w:tc>
        <w:tc>
          <w:tcPr>
            <w:tcW w:w="1132" w:type="pct"/>
            <w:shd w:val="clear" w:color="auto" w:fill="AEAAAA" w:themeFill="background2" w:themeFillShade="BF"/>
          </w:tcPr>
          <w:p w14:paraId="23DB4378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0826AE42" w14:textId="77777777" w:rsidTr="0018593A">
        <w:tc>
          <w:tcPr>
            <w:tcW w:w="1130" w:type="pct"/>
            <w:shd w:val="clear" w:color="auto" w:fill="DEEAF6" w:themeFill="accent5" w:themeFillTint="33"/>
          </w:tcPr>
          <w:p w14:paraId="092C6270" w14:textId="77777777" w:rsidR="004D095E" w:rsidRPr="006B71D4" w:rsidRDefault="004D095E" w:rsidP="0018593A">
            <w:pPr>
              <w:rPr>
                <w:b/>
                <w:bCs/>
              </w:rPr>
            </w:pPr>
            <w:r w:rsidRPr="006B71D4">
              <w:rPr>
                <w:b/>
                <w:bCs/>
              </w:rPr>
              <w:t>Cancer</w:t>
            </w:r>
          </w:p>
        </w:tc>
        <w:tc>
          <w:tcPr>
            <w:tcW w:w="1228" w:type="pct"/>
            <w:shd w:val="clear" w:color="auto" w:fill="DEEAF6" w:themeFill="accent5" w:themeFillTint="33"/>
          </w:tcPr>
          <w:p w14:paraId="06C911AC" w14:textId="77777777" w:rsidR="004D095E" w:rsidRPr="002138D3" w:rsidRDefault="004D095E" w:rsidP="0018593A"/>
        </w:tc>
        <w:tc>
          <w:tcPr>
            <w:tcW w:w="1510" w:type="pct"/>
            <w:shd w:val="clear" w:color="auto" w:fill="DEEAF6" w:themeFill="accent5" w:themeFillTint="33"/>
          </w:tcPr>
          <w:p w14:paraId="6AB7A2B0" w14:textId="77777777" w:rsidR="004D095E" w:rsidRPr="002138D3" w:rsidRDefault="004D095E" w:rsidP="0018593A"/>
        </w:tc>
        <w:tc>
          <w:tcPr>
            <w:tcW w:w="1132" w:type="pct"/>
            <w:shd w:val="clear" w:color="auto" w:fill="DEEAF6" w:themeFill="accent5" w:themeFillTint="33"/>
          </w:tcPr>
          <w:p w14:paraId="21E9246A" w14:textId="77777777" w:rsidR="004D095E" w:rsidRPr="002138D3" w:rsidRDefault="004D095E" w:rsidP="0018593A"/>
        </w:tc>
      </w:tr>
      <w:tr w:rsidR="004D095E" w:rsidRPr="002138D3" w14:paraId="720948F7" w14:textId="77777777" w:rsidTr="0018593A">
        <w:tc>
          <w:tcPr>
            <w:tcW w:w="1130" w:type="pct"/>
            <w:shd w:val="clear" w:color="auto" w:fill="DEEAF6" w:themeFill="accent5" w:themeFillTint="33"/>
          </w:tcPr>
          <w:p w14:paraId="4EF7D2D9" w14:textId="77777777" w:rsidR="004D095E" w:rsidRDefault="004D095E" w:rsidP="0018593A">
            <w:r>
              <w:t xml:space="preserve">Elliott DA et al., 2016 </w:t>
            </w:r>
            <w:r>
              <w:fldChar w:fldCharType="begin"/>
            </w:r>
            <w:r>
              <w:instrText xml:space="preserve"> ADDIN EN.CITE &lt;EndNote&gt;&lt;Cite&gt;&lt;Author&gt;Elliott&lt;/Author&gt;&lt;Year&gt;2016&lt;/Year&gt;&lt;RecNum&gt;2004&lt;/RecNum&gt;&lt;IDText&gt;Medical marijuana use in head and neck squamous cell carcinoma patients treated with radiotherapy&lt;/IDText&gt;&lt;DisplayText&gt;(245)&lt;/DisplayText&gt;&lt;record&gt;&lt;rec-number&gt;2004&lt;/rec-number&gt;&lt;foreign-keys&gt;&lt;key app="EN" db-id="v5tewpzxrs2026e2zdmpxv23xvap0ffr2xfd" timestamp="1585522025" guid="8bef97ed-ad88-4ace-ba83-03aa4cdac7e5"&gt;2004&lt;/key&gt;&lt;/foreign-keys&gt;&lt;ref-type name="Journal Article"&gt;17&lt;/ref-type&gt;&lt;contributors&gt;&lt;authors&gt;&lt;author&gt;Elliott, D. A.&lt;/author&gt;&lt;author&gt;Nabavizadeh, N.&lt;/author&gt;&lt;author&gt;Romer, J. L.&lt;/author&gt;&lt;author&gt;Chen, Y. Y.&lt;/author&gt;&lt;author&gt;Holland, J. M.&lt;/author&gt;&lt;/authors&gt;&lt;/contributors&gt;&lt;titles&gt;&lt;title&gt;Medical marijuana use in head and neck squamous cell carcinoma patients treated with radiotherapy&lt;/title&gt;&lt;secondary-title&gt;Supportive Care in Cancer&lt;/secondary-title&gt;&lt;/titles&gt;&lt;periodical&gt;&lt;full-title&gt;Supportive Care in Cancer&lt;/full-title&gt;&lt;/periodical&gt;&lt;pages&gt;3517-3524&lt;/pages&gt;&lt;volume&gt;24&lt;/volume&gt;&lt;number&gt;8&lt;/number&gt;&lt;dates&gt;&lt;year&gt;2016&lt;/year&gt;&lt;pub-dates&gt;&lt;date&gt;Aug&lt;/date&gt;&lt;/pub-dates&gt;&lt;/dates&gt;&lt;isbn&gt;0941-4355&lt;/isbn&gt;&lt;accession-num&gt;WOS:000378884400037&lt;/accession-num&gt;&lt;urls&gt;&lt;related-urls&gt;&lt;url&gt;&amp;lt;Go to ISI&amp;gt;://WOS:000378884400037&lt;/url&gt;&lt;/related-urls&gt;&lt;/urls&gt;&lt;electronic-resource-num&gt;10.1007/s00520-016-3180-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45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EEAF6" w:themeFill="accent5" w:themeFillTint="33"/>
          </w:tcPr>
          <w:p w14:paraId="1460A381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EEAF6" w:themeFill="accent5" w:themeFillTint="33"/>
          </w:tcPr>
          <w:p w14:paraId="5A6D4914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EEAF6" w:themeFill="accent5" w:themeFillTint="33"/>
          </w:tcPr>
          <w:p w14:paraId="2D996D77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3A80A8F4" w14:textId="77777777" w:rsidTr="0018593A">
        <w:tc>
          <w:tcPr>
            <w:tcW w:w="1130" w:type="pct"/>
            <w:shd w:val="clear" w:color="auto" w:fill="DEEAF6" w:themeFill="accent5" w:themeFillTint="33"/>
          </w:tcPr>
          <w:p w14:paraId="69412AA8" w14:textId="77777777" w:rsidR="004D095E" w:rsidRDefault="004D095E" w:rsidP="0018593A">
            <w:proofErr w:type="spellStart"/>
            <w:r>
              <w:t>Pergam</w:t>
            </w:r>
            <w:proofErr w:type="spellEnd"/>
            <w:r>
              <w:t xml:space="preserve"> SA et al., 2017 </w:t>
            </w:r>
            <w:r>
              <w:fldChar w:fldCharType="begin">
                <w:fldData xml:space="preserve">PEVuZE5vdGU+PENpdGU+PEF1dGhvcj5QZXJnYW08L0F1dGhvcj48WWVhcj4yMDE3PC9ZZWFyPjxS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ZXJnYW08L0F1dGhvcj48WWVhcj4yMDE3PC9ZZWFyPjxS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48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EEAF6" w:themeFill="accent5" w:themeFillTint="33"/>
          </w:tcPr>
          <w:p w14:paraId="040E63D9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EEAF6" w:themeFill="accent5" w:themeFillTint="33"/>
          </w:tcPr>
          <w:p w14:paraId="37193621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EEAF6" w:themeFill="accent5" w:themeFillTint="33"/>
          </w:tcPr>
          <w:p w14:paraId="5D3E4F9A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7E39BBAB" w14:textId="77777777" w:rsidTr="0018593A">
        <w:tc>
          <w:tcPr>
            <w:tcW w:w="1130" w:type="pct"/>
            <w:shd w:val="clear" w:color="auto" w:fill="DEEAF6" w:themeFill="accent5" w:themeFillTint="33"/>
          </w:tcPr>
          <w:p w14:paraId="74DE6298" w14:textId="77777777" w:rsidR="004D095E" w:rsidRDefault="004D095E" w:rsidP="0018593A">
            <w:r>
              <w:t>Vin-</w:t>
            </w:r>
            <w:proofErr w:type="spellStart"/>
            <w:r>
              <w:t>Raviv</w:t>
            </w:r>
            <w:proofErr w:type="spellEnd"/>
            <w:r>
              <w:t xml:space="preserve"> N et al., 2017 </w:t>
            </w:r>
            <w:r>
              <w:fldChar w:fldCharType="begin"/>
            </w:r>
            <w:r>
              <w:instrText xml:space="preserve"> ADDIN EN.CITE &lt;EndNote&gt;&lt;Cite&gt;&lt;Author&gt;Vin-Raviv&lt;/Author&gt;&lt;Year&gt;2017&lt;/Year&gt;&lt;RecNum&gt;6737&lt;/RecNum&gt;&lt;IDText&gt;Marijuana use and inpatient outcomes among hospitalized patients: analysis of the nationwide inpatient sample database&lt;/IDText&gt;&lt;DisplayText&gt;(246)&lt;/DisplayText&gt;&lt;record&gt;&lt;rec-number&gt;6737&lt;/rec-number&gt;&lt;foreign-keys&gt;&lt;key app="EN" db-id="v5tewpzxrs2026e2zdmpxv23xvap0ffr2xfd" timestamp="1585522636" guid="63fa52e2-7b67-419d-bfe7-0d8c7949be9b"&gt;6737&lt;/key&gt;&lt;/foreign-keys&gt;&lt;ref-type name="Journal Article"&gt;17&lt;/ref-type&gt;&lt;contributors&gt;&lt;authors&gt;&lt;author&gt;Vin-Raviv, N.&lt;/author&gt;&lt;author&gt;Akinyemiju, T.&lt;/author&gt;&lt;author&gt;Meng, Q. R.&lt;/author&gt;&lt;author&gt;Sakhuja, S.&lt;/author&gt;&lt;author&gt;Hayward, R.&lt;/author&gt;&lt;/authors&gt;&lt;/contributors&gt;&lt;titles&gt;&lt;title&gt;Marijuana use and inpatient outcomes among hospitalized patients: analysis of the nationwide inpatient sample database&lt;/title&gt;&lt;secondary-title&gt;Cancer Medicine&lt;/secondary-title&gt;&lt;/titles&gt;&lt;periodical&gt;&lt;full-title&gt;Cancer Medicine&lt;/full-title&gt;&lt;/periodical&gt;&lt;pages&gt;320-329&lt;/pages&gt;&lt;volume&gt;6&lt;/volume&gt;&lt;number&gt;1&lt;/number&gt;&lt;dates&gt;&lt;year&gt;2017&lt;/year&gt;&lt;pub-dates&gt;&lt;date&gt;Jan&lt;/date&gt;&lt;/pub-dates&gt;&lt;/dates&gt;&lt;isbn&gt;2045-7634&lt;/isbn&gt;&lt;accession-num&gt;WOS:000393865900030&lt;/accession-num&gt;&lt;urls&gt;&lt;related-urls&gt;&lt;url&gt;&amp;lt;Go to ISI&amp;gt;://WOS:000393865900030&lt;/url&gt;&lt;/related-urls&gt;&lt;/urls&gt;&lt;electronic-resource-num&gt;10.1002/cam4.96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46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EEAF6" w:themeFill="accent5" w:themeFillTint="33"/>
          </w:tcPr>
          <w:p w14:paraId="127945C7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EEAF6" w:themeFill="accent5" w:themeFillTint="33"/>
          </w:tcPr>
          <w:p w14:paraId="51768DC7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EEAF6" w:themeFill="accent5" w:themeFillTint="33"/>
          </w:tcPr>
          <w:p w14:paraId="4C29E4C2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615E079C" w14:textId="77777777" w:rsidTr="0018593A">
        <w:tc>
          <w:tcPr>
            <w:tcW w:w="1130" w:type="pct"/>
            <w:shd w:val="clear" w:color="auto" w:fill="DEEAF6" w:themeFill="accent5" w:themeFillTint="33"/>
          </w:tcPr>
          <w:p w14:paraId="07E17D1F" w14:textId="77777777" w:rsidR="004D095E" w:rsidRDefault="004D095E" w:rsidP="0018593A">
            <w:proofErr w:type="spellStart"/>
            <w:r w:rsidRPr="00475E0A">
              <w:t>Rauenzahn</w:t>
            </w:r>
            <w:proofErr w:type="spellEnd"/>
            <w:r>
              <w:t xml:space="preserve"> </w:t>
            </w:r>
            <w:proofErr w:type="spellStart"/>
            <w:r>
              <w:t>S et</w:t>
            </w:r>
            <w:proofErr w:type="spellEnd"/>
            <w:r>
              <w:t xml:space="preserve">., 2017 </w:t>
            </w:r>
            <w:r>
              <w:fldChar w:fldCharType="begin">
                <w:fldData xml:space="preserve">PEVuZE5vdGU+PENpdGU+PEF1dGhvcj5SYXVlbnphaG48L0F1dGhvcj48WWVhcj4yMDE3PC9ZZWFy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YXVlbnphaG48L0F1dGhvcj48WWVhcj4yMDE3PC9ZZWFy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51)</w:t>
            </w:r>
            <w:r>
              <w:fldChar w:fldCharType="end"/>
            </w:r>
            <w:r>
              <w:t xml:space="preserve"> </w:t>
            </w:r>
          </w:p>
        </w:tc>
        <w:tc>
          <w:tcPr>
            <w:tcW w:w="1228" w:type="pct"/>
            <w:shd w:val="clear" w:color="auto" w:fill="DEEAF6" w:themeFill="accent5" w:themeFillTint="33"/>
          </w:tcPr>
          <w:p w14:paraId="7089B43F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EEAF6" w:themeFill="accent5" w:themeFillTint="33"/>
          </w:tcPr>
          <w:p w14:paraId="6DD4D89C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EEAF6" w:themeFill="accent5" w:themeFillTint="33"/>
          </w:tcPr>
          <w:p w14:paraId="1986BF1A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39618DA8" w14:textId="77777777" w:rsidTr="0018593A">
        <w:tc>
          <w:tcPr>
            <w:tcW w:w="1130" w:type="pct"/>
            <w:shd w:val="clear" w:color="auto" w:fill="DEEAF6" w:themeFill="accent5" w:themeFillTint="33"/>
          </w:tcPr>
          <w:p w14:paraId="6F56CA3B" w14:textId="77777777" w:rsidR="004D095E" w:rsidRDefault="004D095E" w:rsidP="0018593A">
            <w:r>
              <w:t xml:space="preserve">Hoffman K et al., 2017 </w:t>
            </w:r>
            <w:r>
              <w:fldChar w:fldCharType="begin">
                <w:fldData xml:space="preserve">PEVuZE5vdGU+PENpdGU+PEF1dGhvcj5Ib2ZmbWFuPC9BdXRob3I+PFllYXI+MjAxNzwvWWVhcj48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b2ZmbWFuPC9BdXRob3I+PFllYXI+MjAxNzwvWWVhcj48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53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EEAF6" w:themeFill="accent5" w:themeFillTint="33"/>
          </w:tcPr>
          <w:p w14:paraId="6F991C1D" w14:textId="77777777" w:rsidR="004D095E" w:rsidRPr="002138D3" w:rsidRDefault="004D095E" w:rsidP="0018593A">
            <w:r>
              <w:t>Not specified</w:t>
            </w:r>
          </w:p>
        </w:tc>
        <w:tc>
          <w:tcPr>
            <w:tcW w:w="1510" w:type="pct"/>
            <w:shd w:val="clear" w:color="auto" w:fill="DEEAF6" w:themeFill="accent5" w:themeFillTint="33"/>
          </w:tcPr>
          <w:p w14:paraId="5FD866EA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EEAF6" w:themeFill="accent5" w:themeFillTint="33"/>
          </w:tcPr>
          <w:p w14:paraId="0BF10BE2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506C2073" w14:textId="77777777" w:rsidTr="0018593A">
        <w:tc>
          <w:tcPr>
            <w:tcW w:w="1130" w:type="pct"/>
            <w:shd w:val="clear" w:color="auto" w:fill="DEEAF6" w:themeFill="accent5" w:themeFillTint="33"/>
          </w:tcPr>
          <w:p w14:paraId="6E84347B" w14:textId="77777777" w:rsidR="004D095E" w:rsidRDefault="004D095E" w:rsidP="0018593A">
            <w:r>
              <w:t xml:space="preserve">Mohite PN et al., 2017 </w:t>
            </w:r>
            <w:r>
              <w:fldChar w:fldCharType="begin">
                <w:fldData xml:space="preserve">PEVuZE5vdGU+PENpdGU+PEF1dGhvcj5Nb2hpdGU8L0F1dGhvcj48WWVhcj4yMDE3PC9ZZWFyPjxS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b2hpdGU8L0F1dGhvcj48WWVhcj4yMDE3PC9ZZWFyPjxS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54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EEAF6" w:themeFill="accent5" w:themeFillTint="33"/>
          </w:tcPr>
          <w:p w14:paraId="60DE3357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EEAF6" w:themeFill="accent5" w:themeFillTint="33"/>
          </w:tcPr>
          <w:p w14:paraId="476476BC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EEAF6" w:themeFill="accent5" w:themeFillTint="33"/>
          </w:tcPr>
          <w:p w14:paraId="742BD3E0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03CF89A9" w14:textId="77777777" w:rsidTr="0018593A">
        <w:tc>
          <w:tcPr>
            <w:tcW w:w="1130" w:type="pct"/>
            <w:shd w:val="clear" w:color="auto" w:fill="DEEAF6" w:themeFill="accent5" w:themeFillTint="33"/>
          </w:tcPr>
          <w:p w14:paraId="5F25C127" w14:textId="77777777" w:rsidR="004D095E" w:rsidRDefault="004D095E" w:rsidP="0018593A">
            <w:r>
              <w:t xml:space="preserve">Fallon MT et al, 2017 </w:t>
            </w:r>
            <w:r>
              <w:fldChar w:fldCharType="begin">
                <w:fldData xml:space="preserve">PEVuZE5vdGU+PENpdGU+PEF1dGhvcj5GYWxsb248L0F1dGhvcj48WWVhcj4yMDE3PC9ZZWFyPjxS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YWxsb248L0F1dGhvcj48WWVhcj4yMDE3PC9ZZWFyPjxS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34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EEAF6" w:themeFill="accent5" w:themeFillTint="33"/>
          </w:tcPr>
          <w:p w14:paraId="466FEC27" w14:textId="77777777" w:rsidR="004D095E" w:rsidRDefault="004D095E" w:rsidP="0018593A">
            <w:r>
              <w:t xml:space="preserve"> (THC and CBD) extract (</w:t>
            </w:r>
            <w:proofErr w:type="spellStart"/>
            <w:r>
              <w:t>nabiximols</w:t>
            </w:r>
            <w:proofErr w:type="spellEnd"/>
            <w:r>
              <w:t xml:space="preserve">) </w:t>
            </w:r>
          </w:p>
          <w:p w14:paraId="4EC37F17" w14:textId="77777777" w:rsidR="004D095E" w:rsidRPr="002138D3" w:rsidRDefault="004D095E" w:rsidP="0018593A"/>
        </w:tc>
        <w:tc>
          <w:tcPr>
            <w:tcW w:w="1510" w:type="pct"/>
            <w:shd w:val="clear" w:color="auto" w:fill="DEEAF6" w:themeFill="accent5" w:themeFillTint="33"/>
          </w:tcPr>
          <w:p w14:paraId="3CEF76EA" w14:textId="77777777" w:rsidR="004D095E" w:rsidRDefault="004D095E" w:rsidP="0018593A">
            <w:r w:rsidRPr="009368FC">
              <w:t xml:space="preserve">1:1 (THC (27 mg/mL): CBD (25 mg/mL) </w:t>
            </w:r>
            <w:r>
              <w:t>(Sativex®)</w:t>
            </w:r>
          </w:p>
          <w:p w14:paraId="49B1B584" w14:textId="77777777" w:rsidR="004D095E" w:rsidRDefault="004D095E" w:rsidP="0018593A">
            <w:r w:rsidRPr="009368FC">
              <w:t xml:space="preserve">Study 1: active group on average took 6.3 sprays/day and 7.3 sprays/day in placebo group. </w:t>
            </w:r>
          </w:p>
          <w:p w14:paraId="418D5FDF" w14:textId="77777777" w:rsidR="004D095E" w:rsidRDefault="004D095E" w:rsidP="0018593A">
            <w:r w:rsidRPr="009368FC">
              <w:t xml:space="preserve">Study 2: 6.3 sprays/day in active group and 6.5 in the placebo group. </w:t>
            </w:r>
          </w:p>
          <w:p w14:paraId="67A3BC76" w14:textId="77777777" w:rsidR="004D095E" w:rsidRPr="002138D3" w:rsidRDefault="004D095E" w:rsidP="0018593A">
            <w:r>
              <w:t>Dose r</w:t>
            </w:r>
            <w:r w:rsidRPr="009368FC">
              <w:t xml:space="preserve">ange not </w:t>
            </w:r>
            <w:r>
              <w:t>specified.</w:t>
            </w:r>
          </w:p>
        </w:tc>
        <w:tc>
          <w:tcPr>
            <w:tcW w:w="1132" w:type="pct"/>
            <w:shd w:val="clear" w:color="auto" w:fill="DEEAF6" w:themeFill="accent5" w:themeFillTint="33"/>
          </w:tcPr>
          <w:p w14:paraId="0F81DB87" w14:textId="77777777" w:rsidR="004D095E" w:rsidRPr="002138D3" w:rsidRDefault="004D095E" w:rsidP="0018593A">
            <w:r>
              <w:t>P</w:t>
            </w:r>
            <w:r w:rsidRPr="009368FC">
              <w:t>harmaceutical grade product/</w:t>
            </w:r>
            <w:r>
              <w:t xml:space="preserve"> </w:t>
            </w:r>
            <w:r w:rsidRPr="009368FC">
              <w:t>substance</w:t>
            </w:r>
          </w:p>
        </w:tc>
      </w:tr>
      <w:tr w:rsidR="004D095E" w:rsidRPr="002138D3" w14:paraId="2ABD2BFB" w14:textId="77777777" w:rsidTr="0018593A">
        <w:tc>
          <w:tcPr>
            <w:tcW w:w="1130" w:type="pct"/>
            <w:shd w:val="clear" w:color="auto" w:fill="D5DCE4" w:themeFill="text2" w:themeFillTint="33"/>
          </w:tcPr>
          <w:p w14:paraId="4BE0D409" w14:textId="77777777" w:rsidR="004D095E" w:rsidRPr="006B71D4" w:rsidRDefault="004D095E" w:rsidP="0018593A">
            <w:pPr>
              <w:rPr>
                <w:b/>
                <w:bCs/>
              </w:rPr>
            </w:pPr>
            <w:r>
              <w:rPr>
                <w:b/>
                <w:bCs/>
              </w:rPr>
              <w:t>C</w:t>
            </w:r>
            <w:r w:rsidRPr="004B74F9">
              <w:rPr>
                <w:b/>
                <w:bCs/>
              </w:rPr>
              <w:t>hronic non-</w:t>
            </w:r>
            <w:r>
              <w:rPr>
                <w:b/>
                <w:bCs/>
              </w:rPr>
              <w:t>C</w:t>
            </w:r>
            <w:r w:rsidRPr="004B74F9">
              <w:rPr>
                <w:b/>
                <w:bCs/>
              </w:rPr>
              <w:t xml:space="preserve">ancer </w:t>
            </w:r>
            <w:r>
              <w:rPr>
                <w:b/>
                <w:bCs/>
              </w:rPr>
              <w:t>P</w:t>
            </w:r>
            <w:r w:rsidRPr="004B74F9">
              <w:rPr>
                <w:b/>
                <w:bCs/>
              </w:rPr>
              <w:t>ain</w:t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0B334D97" w14:textId="77777777" w:rsidR="004D095E" w:rsidRPr="002138D3" w:rsidRDefault="004D095E" w:rsidP="0018593A"/>
        </w:tc>
        <w:tc>
          <w:tcPr>
            <w:tcW w:w="1510" w:type="pct"/>
            <w:shd w:val="clear" w:color="auto" w:fill="D5DCE4" w:themeFill="text2" w:themeFillTint="33"/>
          </w:tcPr>
          <w:p w14:paraId="4A34580C" w14:textId="77777777" w:rsidR="004D095E" w:rsidRPr="002138D3" w:rsidRDefault="004D095E" w:rsidP="0018593A"/>
        </w:tc>
        <w:tc>
          <w:tcPr>
            <w:tcW w:w="1132" w:type="pct"/>
            <w:shd w:val="clear" w:color="auto" w:fill="D5DCE4" w:themeFill="text2" w:themeFillTint="33"/>
          </w:tcPr>
          <w:p w14:paraId="5522950E" w14:textId="77777777" w:rsidR="004D095E" w:rsidRPr="002138D3" w:rsidRDefault="004D095E" w:rsidP="0018593A"/>
        </w:tc>
      </w:tr>
      <w:tr w:rsidR="004D095E" w:rsidRPr="002138D3" w14:paraId="49595862" w14:textId="77777777" w:rsidTr="0018593A">
        <w:tc>
          <w:tcPr>
            <w:tcW w:w="1130" w:type="pct"/>
            <w:shd w:val="clear" w:color="auto" w:fill="D5DCE4" w:themeFill="text2" w:themeFillTint="33"/>
          </w:tcPr>
          <w:p w14:paraId="364CF342" w14:textId="77777777" w:rsidR="004D095E" w:rsidRDefault="004D095E" w:rsidP="0018593A">
            <w:proofErr w:type="spellStart"/>
            <w:r>
              <w:t>Kosiba</w:t>
            </w:r>
            <w:proofErr w:type="spellEnd"/>
            <w:r>
              <w:t xml:space="preserve"> JD et al., 2019 </w:t>
            </w:r>
            <w:r>
              <w:fldChar w:fldCharType="begin"/>
            </w:r>
            <w:r>
              <w:instrText xml:space="preserve"> ADDIN EN.CITE &lt;EndNote&gt;&lt;Cite&gt;&lt;Author&gt;Kosiba&lt;/Author&gt;&lt;RecNum&gt;3477&lt;/RecNum&gt;&lt;IDText&gt;A preliminary study of associations between discomfort intolerance, pain severity/interference, and frequency of cannabis use among individuals with chronic pain&lt;/IDText&gt;&lt;DisplayText&gt;(78)&lt;/DisplayText&gt;&lt;record&gt;&lt;rec-number&gt;3477&lt;/rec-number&gt;&lt;foreign-keys&gt;&lt;key app="EN" db-id="v5tewpzxrs2026e2zdmpxv23xvap0ffr2xfd" timestamp="1585522159" guid="151d415c-1100-4613-99b7-0be4f629de45"&gt;3477&lt;/key&gt;&lt;/foreign-keys&gt;&lt;ref-type name="Journal Article"&gt;17&lt;/ref-type&gt;&lt;contributors&gt;&lt;authors&gt;&lt;author&gt;Kosiba, J. D.&lt;/author&gt;&lt;author&gt;Mitzel, L. D.&lt;/author&gt;&lt;author&gt;Zale, E. L.&lt;/author&gt;&lt;author&gt;Zvolensky, M. J.&lt;/author&gt;&lt;author&gt;Ditre, J. W.&lt;/author&gt;&lt;/authors&gt;&lt;/contributors&gt;&lt;titles&gt;&lt;title&gt;A preliminary study of associations between discomfort intolerance, pain severity/interference, and frequency of cannabis use among individuals with chronic pain&lt;/title&gt;&lt;secondary-title&gt;Addiction Research &amp;amp; Theory&lt;/secondary-title&gt;&lt;/titles&gt;&lt;periodical&gt;&lt;full-title&gt;Addiction Research &amp;amp; Theory&lt;/full-title&gt;&lt;/periodical&gt;&lt;dates&gt;&lt;/dates&gt;&lt;isbn&gt;1606-6359&lt;/isbn&gt;&lt;accession-num&gt;WOS:000463553900001&lt;/accession-num&gt;&lt;urls&gt;&lt;related-urls&gt;&lt;url&gt;&amp;lt;Go to ISI&amp;gt;://WOS:000463553900001&lt;/url&gt;&lt;/related-urls&gt;&lt;/urls&gt;&lt;electronic-resource-num&gt;10.1080/16066359.2019.159055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78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411CF1DC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0E775852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1383FBA3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45350904" w14:textId="77777777" w:rsidTr="0018593A">
        <w:tc>
          <w:tcPr>
            <w:tcW w:w="1130" w:type="pct"/>
            <w:shd w:val="clear" w:color="auto" w:fill="D5DCE4" w:themeFill="text2" w:themeFillTint="33"/>
          </w:tcPr>
          <w:p w14:paraId="03A07BFA" w14:textId="77777777" w:rsidR="004D095E" w:rsidRDefault="004D095E" w:rsidP="0018593A">
            <w:r>
              <w:t xml:space="preserve">Hawley LA et al., 2018 </w:t>
            </w:r>
            <w:r>
              <w:fldChar w:fldCharType="begin"/>
            </w:r>
            <w:r>
              <w:instrText xml:space="preserve"> ADDIN EN.CITE &lt;EndNote&gt;&lt;Cite&gt;&lt;Author&gt;Hawley&lt;/Author&gt;&lt;Year&gt;2018&lt;/Year&gt;&lt;RecNum&gt;2765&lt;/RecNum&gt;&lt;IDText&gt;Cannabis Use in Individuals With Spinal Cord Injury or Moderate to Severe Traumatic Brain Injury in Colorado&lt;/IDText&gt;&lt;DisplayText&gt;(110)&lt;/DisplayText&gt;&lt;record&gt;&lt;rec-number&gt;2765&lt;/rec-number&gt;&lt;foreign-keys&gt;&lt;key app="EN" db-id="v5tewpzxrs2026e2zdmpxv23xvap0ffr2xfd" timestamp="1585522088" guid="66559719-eda9-4764-bfd7-6e444dac0902"&gt;2765&lt;/key&gt;&lt;/foreign-keys&gt;&lt;ref-type name="Journal Article"&gt;17&lt;/ref-type&gt;&lt;contributors&gt;&lt;authors&gt;&lt;author&gt;Hawley, L. A.&lt;/author&gt;&lt;author&gt;Ketchum, J. M.&lt;/author&gt;&lt;author&gt;Morey, C.&lt;/author&gt;&lt;author&gt;Collins, K.&lt;/author&gt;&lt;author&gt;Charlifue, S.&lt;/author&gt;&lt;/authors&gt;&lt;/contributors&gt;&lt;titles&gt;&lt;title&gt;Cannabis Use in Individuals With Spinal Cord Injury or Moderate to Severe Traumatic Brain Injury in Colorado&lt;/title&gt;&lt;secondary-title&gt;Archives of Physical Medicine and Rehabilitation&lt;/secondary-title&gt;&lt;/titles&gt;&lt;periodical&gt;&lt;full-title&gt;Archives of Physical Medicine and Rehabilitation&lt;/full-title&gt;&lt;/periodical&gt;&lt;pages&gt;1584-1590&lt;/pages&gt;&lt;volume&gt;99&lt;/volume&gt;&lt;number&gt;8&lt;/number&gt;&lt;dates&gt;&lt;year&gt;2018&lt;/year&gt;&lt;pub-dates&gt;&lt;date&gt;Aug&lt;/date&gt;&lt;/pub-dates&gt;&lt;/dates&gt;&lt;isbn&gt;0003-9993&lt;/isbn&gt;&lt;accession-num&gt;WOS:000440528500019&lt;/accession-num&gt;&lt;urls&gt;&lt;related-urls&gt;&lt;url&gt;&amp;lt;Go to ISI&amp;gt;://WOS:000440528500019&lt;/url&gt;&lt;/related-urls&gt;&lt;/urls&gt;&lt;electronic-resource-num&gt;10.1016/j.apmr.2018.02.00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10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3EC0C72A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04A56995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58D02C01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54465225" w14:textId="77777777" w:rsidTr="0018593A">
        <w:tc>
          <w:tcPr>
            <w:tcW w:w="1130" w:type="pct"/>
            <w:shd w:val="clear" w:color="auto" w:fill="D5DCE4" w:themeFill="text2" w:themeFillTint="33"/>
          </w:tcPr>
          <w:p w14:paraId="1EA7B273" w14:textId="77777777" w:rsidR="004D095E" w:rsidRDefault="004D095E" w:rsidP="0018593A">
            <w:r>
              <w:t xml:space="preserve">Reynolds IR et al., 2018 </w:t>
            </w:r>
            <w:r>
              <w:fldChar w:fldCharType="begin">
                <w:fldData xml:space="preserve">PEVuZE5vdGU+PENpdGU+PEF1dGhvcj5SZXlub2xkczwvQXV0aG9yPjxZZWFyPjIwMTg8L1llYXI+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ZXlub2xkczwvQXV0aG9yPjxZZWFyPjIwMTg8L1llYXI+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83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2275B102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18145B4B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5FFEFD3F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24F64BF5" w14:textId="77777777" w:rsidTr="0018593A">
        <w:tc>
          <w:tcPr>
            <w:tcW w:w="1130" w:type="pct"/>
            <w:shd w:val="clear" w:color="auto" w:fill="D5DCE4" w:themeFill="text2" w:themeFillTint="33"/>
          </w:tcPr>
          <w:p w14:paraId="28CA43BD" w14:textId="77777777" w:rsidR="004D095E" w:rsidRDefault="004D095E" w:rsidP="0018593A">
            <w:r>
              <w:t xml:space="preserve">Piper BJ et al., 2017 </w:t>
            </w:r>
            <w:r>
              <w:fldChar w:fldCharType="begin">
                <w:fldData xml:space="preserve">PEVuZE5vdGU+PENpdGU+PEF1dGhvcj5QaXBlcjwvQXV0aG9yPjxZZWFyPjIwMTc8L1llYXI+PFJl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aXBlcjwvQXV0aG9yPjxZZWFyPjIwMTc8L1llYXI+PFJl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84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72956B85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694AC08E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73C9EF82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6BD267AA" w14:textId="77777777" w:rsidTr="0018593A">
        <w:tc>
          <w:tcPr>
            <w:tcW w:w="1130" w:type="pct"/>
            <w:shd w:val="clear" w:color="auto" w:fill="D5DCE4" w:themeFill="text2" w:themeFillTint="33"/>
          </w:tcPr>
          <w:p w14:paraId="17CCC80E" w14:textId="77777777" w:rsidR="004D095E" w:rsidRDefault="004D095E" w:rsidP="0018593A">
            <w:proofErr w:type="spellStart"/>
            <w:r>
              <w:t>Freisthler</w:t>
            </w:r>
            <w:proofErr w:type="spellEnd"/>
            <w:r>
              <w:t xml:space="preserve"> B et al., 2018 </w:t>
            </w:r>
            <w:r>
              <w:fldChar w:fldCharType="begin"/>
            </w:r>
            <w:r>
              <w:instrText xml:space="preserve"> ADDIN EN.CITE &lt;EndNote&gt;&lt;Cite&gt;&lt;Author&gt;Freisthler&lt;/Author&gt;&lt;Year&gt;2018&lt;/Year&gt;&lt;RecNum&gt;2261&lt;/RecNum&gt;&lt;IDText&gt;Do characteristics of marijuana use correspond to overall health levels for medical marijuana patients?&lt;/IDText&gt;&lt;DisplayText&gt;(85)&lt;/DisplayText&gt;&lt;record&gt;&lt;rec-number&gt;2261&lt;/rec-number&gt;&lt;foreign-keys&gt;&lt;key app="EN" db-id="v5tewpzxrs2026e2zdmpxv23xvap0ffr2xfd" timestamp="1585522041" guid="e711e7ff-baee-4285-bd0d-072e9fd61116"&gt;2261&lt;/key&gt;&lt;/foreign-keys&gt;&lt;ref-type name="Journal Article"&gt;17&lt;/ref-type&gt;&lt;contributors&gt;&lt;authors&gt;&lt;author&gt;Freisthler, B.&lt;/author&gt;&lt;author&gt;Cooke, A.&lt;/author&gt;&lt;/authors&gt;&lt;/contributors&gt;&lt;titles&gt;&lt;title&gt;Do characteristics of marijuana use correspond to overall health levels for medical marijuana patients?&lt;/title&gt;&lt;secondary-title&gt;Journal of Substance Use&lt;/secondary-title&gt;&lt;/titles&gt;&lt;periodical&gt;&lt;full-title&gt;Journal of Substance Use&lt;/full-title&gt;&lt;/periodical&gt;&lt;pages&gt;307-311&lt;/pages&gt;&lt;volume&gt;23&lt;/volume&gt;&lt;number&gt;3&lt;/number&gt;&lt;dates&gt;&lt;year&gt;2018&lt;/year&gt;&lt;/dates&gt;&lt;isbn&gt;1465-9891&lt;/isbn&gt;&lt;accession-num&gt;WOS:000428785300012&lt;/accession-num&gt;&lt;urls&gt;&lt;related-urls&gt;&lt;url&gt;&amp;lt;Go to ISI&amp;gt;://WOS:000428785300012&lt;/url&gt;&lt;/related-urls&gt;&lt;/urls&gt;&lt;electronic-resource-num&gt;10.1080/14659891.2017.139438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85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26237098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38A330D7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679575BB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498FEA6B" w14:textId="77777777" w:rsidTr="0018593A">
        <w:tc>
          <w:tcPr>
            <w:tcW w:w="1130" w:type="pct"/>
            <w:shd w:val="clear" w:color="auto" w:fill="D5DCE4" w:themeFill="text2" w:themeFillTint="33"/>
          </w:tcPr>
          <w:p w14:paraId="01DFD1B5" w14:textId="77777777" w:rsidR="004D095E" w:rsidRDefault="004D095E" w:rsidP="0018593A">
            <w:proofErr w:type="spellStart"/>
            <w:r>
              <w:t>Delling</w:t>
            </w:r>
            <w:proofErr w:type="spellEnd"/>
            <w:r>
              <w:t xml:space="preserve"> FN et al., 2019 </w:t>
            </w:r>
            <w:r>
              <w:fldChar w:fldCharType="begin"/>
            </w:r>
            <w:r>
              <w:instrText xml:space="preserve"> ADDIN EN.CITE &lt;EndNote&gt;&lt;Cite&gt;&lt;Author&gt;Delling&lt;/Author&gt;&lt;Year&gt;2019&lt;/Year&gt;&lt;RecNum&gt;0&lt;/RecNum&gt;&lt;IDText&gt;Does cannabis legalisation change healthcare utilisation? A population-based study using the healthcare cost and utilisation project in Colorado, USA&lt;/IDText&gt;&lt;DisplayText&gt;(86)&lt;/DisplayText&gt;&lt;record&gt;&lt;dates&gt;&lt;pub-dates&gt;&lt;date&gt;May 15&lt;/date&gt;&lt;/pub-dates&gt;&lt;year&gt;2019&lt;/year&gt;&lt;/dates&gt;&lt;keywords&gt;&lt;keyword&gt;cannabis legalization&lt;/keyword&gt;&lt;keyword&gt;health policy&lt;/keyword&gt;&lt;keyword&gt;healthcare utilization&lt;/keyword&gt;&lt;/keywords&gt;&lt;isbn&gt;2044-6055&lt;/isbn&gt;&lt;custom2&gt;PMC6530411&lt;/custom2&gt;&lt;titles&gt;&lt;title&gt;Does cannabis legalisation change healthcare utilisation? A population-based study using the healthcare cost and utilisation project in Colorado, USA&lt;/title&gt;&lt;secondary-title&gt;BMJ Open&lt;/secondary-title&gt;&lt;alt-title&gt;BMJ open&lt;/alt-title&gt;&lt;/titles&gt;&lt;pages&gt;e027432&lt;/pages&gt;&lt;number&gt;5&lt;/number&gt;&lt;contributors&gt;&lt;authors&gt;&lt;author&gt;Delling, F. N.&lt;/author&gt;&lt;author&gt;Vittinghoff, E.&lt;/author&gt;&lt;author&gt;Dewland, T. A.&lt;/author&gt;&lt;author&gt;Pletcher, M. J.&lt;/author&gt;&lt;author&gt;Olgin, J. E.&lt;/author&gt;&lt;author&gt;Nah, G.&lt;/author&gt;&lt;author&gt;Aschbacher, K.&lt;/author&gt;&lt;author&gt;Fang, C. D.&lt;/author&gt;&lt;author&gt;Lee, E. S.&lt;/author&gt;&lt;author&gt;Fan, S. M.&lt;/author&gt;&lt;author&gt;Kazi, D. S.&lt;/author&gt;&lt;author&gt;Marcus, G. M.&lt;/author&gt;&lt;/authors&gt;&lt;/contributors&gt;&lt;edition&gt;2019/05/17&lt;/edition&gt;&lt;language&gt;eng&lt;/language&gt;&lt;added-date format="utc"&gt;1580239329&lt;/added-date&gt;&lt;ref-type name="Journal Article"&gt;17&lt;/ref-type&gt;&lt;auth-address&gt;Medicine (Cardiology), University of California, San Francisco, California, USA.&amp;#xD;Epidemiology and Biostatistics, University of California, San Francisco, California, USA.&amp;#xD;Medicine, Oregon Health &amp;amp; Science University, Portland, Oregon, USA.&lt;/auth-address&gt;&lt;remote-database-provider&gt;NLM&lt;/remote-database-provider&gt;&lt;rec-number&gt;8348&lt;/rec-number&gt;&lt;last-updated-date format="utc"&gt;1580239329&lt;/last-updated-date&gt;&lt;accession-num&gt;31092662&lt;/accession-num&gt;&lt;electronic-resource-num&gt;10.1136/bmjopen-2018-027432&lt;/electronic-resource-num&gt;&lt;volume&gt;9&lt;/volu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86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027CC46E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078861DF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161F4B14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346B29C0" w14:textId="77777777" w:rsidTr="0018593A">
        <w:tc>
          <w:tcPr>
            <w:tcW w:w="1130" w:type="pct"/>
            <w:shd w:val="clear" w:color="auto" w:fill="D5DCE4" w:themeFill="text2" w:themeFillTint="33"/>
          </w:tcPr>
          <w:p w14:paraId="3120DC57" w14:textId="77777777" w:rsidR="004D095E" w:rsidRDefault="004D095E" w:rsidP="0018593A">
            <w:proofErr w:type="spellStart"/>
            <w:r>
              <w:t>Barlowe</w:t>
            </w:r>
            <w:proofErr w:type="spellEnd"/>
            <w:r>
              <w:t xml:space="preserve"> TS et al., 2019 </w:t>
            </w:r>
            <w:r>
              <w:fldChar w:fldCharType="begin"/>
            </w:r>
            <w:r>
              <w:instrText xml:space="preserve"> ADDIN EN.CITE &lt;EndNote&gt;&lt;Cite&gt;&lt;Author&gt;Barlowe&lt;/Author&gt;&lt;Year&gt;2019&lt;/Year&gt;&lt;RecNum&gt;0&lt;/RecNum&gt;&lt;IDText&gt;Effects of Medical Cannabis on Use of Opioids and Hospital Visits by Patients With Painful Chronic Pancreatitis&lt;/IDText&gt;&lt;DisplayText&gt;(87)&lt;/DisplayText&gt;&lt;record&gt;&lt;dates&gt;&lt;pub-dates&gt;&lt;date&gt;Jan 18&lt;/date&gt;&lt;/pub-dates&gt;&lt;year&gt;2019&lt;/year&gt;&lt;/dates&gt;&lt;isbn&gt;1542-3565&lt;/isbn&gt;&lt;titles&gt;&lt;title&gt;Effects of Medical Cannabis on Use of Opioids and Hospital Visits by Patients With Painful Chronic Pancreatitis&lt;/title&gt;&lt;secondary-title&gt;Clin Gastroenterol Hepatol&lt;/secondary-title&gt;&lt;alt-title&gt;Clinical gastroenterology and hepatology : the official clinical practice journal of the American Gastroenterological Association&lt;/alt-title&gt;&lt;/titles&gt;&lt;contributors&gt;&lt;authors&gt;&lt;author&gt;Barlowe, T. S.&lt;/author&gt;&lt;author&gt;Koliani-Pace, J. L.&lt;/author&gt;&lt;author&gt;Smith, K. D.&lt;/author&gt;&lt;author&gt;Gordon, S. R.&lt;/author&gt;&lt;author&gt;Gardner, T. B.&lt;/author&gt;&lt;/authors&gt;&lt;/contributors&gt;&lt;edition&gt;2019/01/22&lt;/edition&gt;&lt;language&gt;eng&lt;/language&gt;&lt;added-date format="utc"&gt;1580239282&lt;/added-date&gt;&lt;ref-type name="Journal Article"&gt;17&lt;/ref-type&gt;&lt;auth-address&gt;Section of Gastroenterology and Hepatology, Dartmouth-Hitchcock Medical Center, Lebanon, New Hampshire.&amp;#xD;Section of Gastroenterology and Hepatology, Dartmouth-Hitchcock Medical Center, Lebanon, New Hampshire. Electronic address: Timothy.B.Gardner@hitchcock.org.&lt;/auth-address&gt;&lt;remote-database-provider&gt;NLM&lt;/remote-database-provider&gt;&lt;rec-number&gt;7353&lt;/rec-number&gt;&lt;last-updated-date format="utc"&gt;1580239282&lt;/last-updated-date&gt;&lt;accession-num&gt;30664949&lt;/accession-num&gt;&lt;electronic-resource-num&gt;10.1016/j.cgh.2019.01.01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87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54B1B239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400F0C86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1C604607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080263CE" w14:textId="77777777" w:rsidTr="0018593A">
        <w:tc>
          <w:tcPr>
            <w:tcW w:w="1130" w:type="pct"/>
            <w:shd w:val="clear" w:color="auto" w:fill="D5DCE4" w:themeFill="text2" w:themeFillTint="33"/>
          </w:tcPr>
          <w:p w14:paraId="0E2D6EDD" w14:textId="77777777" w:rsidR="004D095E" w:rsidRDefault="004D095E" w:rsidP="0018593A">
            <w:r>
              <w:t xml:space="preserve">Orr MF et al., 2019 </w:t>
            </w:r>
            <w:r>
              <w:fldChar w:fldCharType="begin">
                <w:fldData xml:space="preserve">PEVuZE5vdGU+PENpdGU+PEF1dGhvcj5PcnI8L0F1dGhvcj48WWVhcj4yMDE5PC9ZZWFyPjxSZWNO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PcnI8L0F1dGhvcj48WWVhcj4yMDE5PC9ZZWFyPjxSZWNO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248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0002CC09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065A2E25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4CA8EFC0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3ABCFE38" w14:textId="77777777" w:rsidTr="0018593A">
        <w:tc>
          <w:tcPr>
            <w:tcW w:w="1130" w:type="pct"/>
            <w:shd w:val="clear" w:color="auto" w:fill="D5DCE4" w:themeFill="text2" w:themeFillTint="33"/>
          </w:tcPr>
          <w:p w14:paraId="5EBB820B" w14:textId="77777777" w:rsidR="004D095E" w:rsidRDefault="004D095E" w:rsidP="0018593A">
            <w:proofErr w:type="spellStart"/>
            <w:r>
              <w:t>Mercurio</w:t>
            </w:r>
            <w:proofErr w:type="spellEnd"/>
            <w:r>
              <w:t xml:space="preserve"> A et al., 2019 </w:t>
            </w:r>
            <w:r>
              <w:fldChar w:fldCharType="begin"/>
            </w:r>
            <w:r>
              <w:instrText xml:space="preserve"> ADDIN EN.CITE &lt;EndNote&gt;&lt;Cite&gt;&lt;Author&gt;Mercurio&lt;/Author&gt;&lt;Year&gt;2019&lt;/Year&gt;&lt;RecNum&gt;4256&lt;/RecNum&gt;&lt;IDText&gt;Marijuana as a Substitute for Prescription Medications: A Qualitative Study&lt;/IDText&gt;&lt;DisplayText&gt;(92)&lt;/DisplayText&gt;&lt;record&gt;&lt;rec-number&gt;4256&lt;/rec-number&gt;&lt;foreign-keys&gt;&lt;key app="EN" db-id="v5tewpzxrs2026e2zdmpxv23xvap0ffr2xfd" timestamp="1585522268" guid="962377ca-65ef-4ee4-a795-086517a446ba"&gt;4256&lt;/key&gt;&lt;/foreign-keys&gt;&lt;ref-type name="Journal Article"&gt;17&lt;/ref-type&gt;&lt;contributors&gt;&lt;authors&gt;&lt;author&gt;Mercurio, A.&lt;/author&gt;&lt;author&gt;Aston, E. R.&lt;/author&gt;&lt;author&gt;Claborn, K. R.&lt;/author&gt;&lt;author&gt;Waye, K.&lt;/author&gt;&lt;author&gt;Rosen, R. K.&lt;/author&gt;&lt;/authors&gt;&lt;/contributors&gt;&lt;titles&gt;&lt;title&gt;Marijuana as a Substitute for Prescription Medications: A Qualitative Study&lt;/title&gt;&lt;secondary-title&gt;Substance Use &amp;amp; Misuse&lt;/secondary-title&gt;&lt;/titles&gt;&lt;periodical&gt;&lt;full-title&gt;Substance Use &amp;amp; Misuse&lt;/full-title&gt;&lt;/periodical&gt;&lt;pages&gt;1894-1902&lt;/pages&gt;&lt;volume&gt;54&lt;/volume&gt;&lt;number&gt;11&lt;/number&gt;&lt;dates&gt;&lt;year&gt;2019&lt;/year&gt;&lt;pub-dates&gt;&lt;date&gt;Sep&lt;/date&gt;&lt;/pub-dates&gt;&lt;/dates&gt;&lt;isbn&gt;1082-6084&lt;/isbn&gt;&lt;accession-num&gt;WOS:000473921700001&lt;/accession-num&gt;&lt;urls&gt;&lt;related-urls&gt;&lt;url&gt;&amp;lt;Go to ISI&amp;gt;://WOS:000473921700001&lt;/url&gt;&lt;/related-urls&gt;&lt;/urls&gt;&lt;electronic-resource-num&gt;10.1080/10826084.2019.161833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92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5A78C047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65754D4A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6023067E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655F669F" w14:textId="77777777" w:rsidTr="0018593A">
        <w:tc>
          <w:tcPr>
            <w:tcW w:w="1130" w:type="pct"/>
            <w:shd w:val="clear" w:color="auto" w:fill="D5DCE4" w:themeFill="text2" w:themeFillTint="33"/>
          </w:tcPr>
          <w:p w14:paraId="7F717A24" w14:textId="77777777" w:rsidR="004D095E" w:rsidRDefault="004D095E" w:rsidP="0018593A">
            <w:r>
              <w:lastRenderedPageBreak/>
              <w:t xml:space="preserve">Merlin et al., 2019 </w:t>
            </w:r>
            <w:r>
              <w:fldChar w:fldCharType="begin">
                <w:fldData xml:space="preserve">PEVuZE5vdGU+PENpdGU+PEF1dGhvcj5NZXJsaW48L0F1dGhvcj48WWVhcj4yMDE5PC9ZZWFyPjxS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ZXJsaW48L0F1dGhvcj48WWVhcj4yMDE5PC9ZZWFyPjxS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18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3F67A213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05C19B6E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6F748D58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58E0974A" w14:textId="77777777" w:rsidTr="0018593A">
        <w:tc>
          <w:tcPr>
            <w:tcW w:w="1130" w:type="pct"/>
            <w:shd w:val="clear" w:color="auto" w:fill="D5DCE4" w:themeFill="text2" w:themeFillTint="33"/>
          </w:tcPr>
          <w:p w14:paraId="17F0D322" w14:textId="77777777" w:rsidR="004D095E" w:rsidRDefault="004D095E" w:rsidP="0018593A">
            <w:r>
              <w:t xml:space="preserve">Perron BE et al., 2019 </w:t>
            </w:r>
            <w:r>
              <w:fldChar w:fldCharType="begin">
                <w:fldData xml:space="preserve">PEVuZE5vdGU+PENpdGU+PEF1dGhvcj5QZXJyb248L0F1dGhvcj48WWVhcj4yMDE5PC9ZZWFyPjxS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ZXJyb248L0F1dGhvcj48WWVhcj4yMDE5PC9ZZWFyPjxS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07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0CE06C03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189C6C75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43F99547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56C42C26" w14:textId="77777777" w:rsidTr="0018593A">
        <w:tc>
          <w:tcPr>
            <w:tcW w:w="1130" w:type="pct"/>
            <w:shd w:val="clear" w:color="auto" w:fill="D5DCE4" w:themeFill="text2" w:themeFillTint="33"/>
          </w:tcPr>
          <w:p w14:paraId="3B18CB33" w14:textId="77777777" w:rsidR="004D095E" w:rsidRDefault="004D095E" w:rsidP="0018593A">
            <w:r>
              <w:t xml:space="preserve">Rogers AH et al., 2019 </w:t>
            </w:r>
            <w:r>
              <w:fldChar w:fldCharType="begin"/>
            </w:r>
            <w:r>
              <w:instrText xml:space="preserve"> ADDIN EN.CITE &lt;EndNote&gt;&lt;Cite&gt;&lt;Author&gt;Rogers&lt;/Author&gt;&lt;Year&gt;2019&lt;/Year&gt;&lt;RecNum&gt;5527&lt;/RecNum&gt;&lt;IDText&gt;Opioid and Cannabis Co-Use among Adults With Chronic Pain: Relations to Substance Misuse, Mental Health, and Pain Experience&lt;/IDText&gt;&lt;DisplayText&gt;(96)&lt;/DisplayText&gt;&lt;record&gt;&lt;rec-number&gt;5527&lt;/rec-number&gt;&lt;foreign-keys&gt;&lt;key app="EN" db-id="v5tewpzxrs2026e2zdmpxv23xvap0ffr2xfd" timestamp="1585522438" guid="ebdba277-a1cc-4b78-af60-36ccc5808b32"&gt;5527&lt;/key&gt;&lt;/foreign-keys&gt;&lt;ref-type name="Journal Article"&gt;17&lt;/ref-type&gt;&lt;contributors&gt;&lt;authors&gt;&lt;author&gt;Rogers, A. H.&lt;/author&gt;&lt;author&gt;Bakhshaie, J.&lt;/author&gt;&lt;author&gt;Buckner, J. D.&lt;/author&gt;&lt;author&gt;Orr, M. F.&lt;/author&gt;&lt;author&gt;Paulus, D. J.&lt;/author&gt;&lt;author&gt;Ditre, J. W.&lt;/author&gt;&lt;author&gt;Zvolensky, M. J.&lt;/author&gt;&lt;/authors&gt;&lt;/contributors&gt;&lt;auth-address&gt;Department of Psychology, University of Houston, Houston, TX (AHR, JB, DJP, MJV)|Department of Psychology, Louisiana State University, Baton Rouge, LA (JDB)|College of Nursing, Washington State University, Washington, DC (MFO)|Department of Psychology, Syracuse University, New York, NY (JWD)|Department of Behavioral Science, The University of Texas MD Anderson Cancer Center (MJZ)|and HEALTH Institute, University of Houston, Houston, TX (MJZ).&lt;/auth-address&gt;&lt;titles&gt;&lt;title&gt;Opioid and Cannabis Co-Use among Adults With Chronic Pain: Relations to Substance Misuse, Mental Health, and Pain Experience&lt;/title&gt;&lt;secondary-title&gt;J Addict Med&lt;/secondary-title&gt;&lt;alt-title&gt;Journal of addiction medicine&lt;/alt-title&gt;&lt;/titles&gt;&lt;alt-periodical&gt;&lt;full-title&gt;Journal of Addiction Medicine&lt;/full-title&gt;&lt;/alt-periodical&gt;&lt;pages&gt;287-294&lt;/pages&gt;&lt;volume&gt;13&lt;/volume&gt;&lt;number&gt;4&lt;/number&gt;&lt;edition&gt;2018/12/18&lt;/edition&gt;&lt;dates&gt;&lt;year&gt;2019&lt;/year&gt;&lt;pub-dates&gt;&lt;date&gt;Jul/Aug&lt;/date&gt;&lt;/pub-dates&gt;&lt;/dates&gt;&lt;isbn&gt;1932-0620&lt;/isbn&gt;&lt;accession-num&gt;30557213&lt;/accession-num&gt;&lt;urls&gt;&lt;/urls&gt;&lt;electronic-resource-num&gt;10.1097/adm.0000000000000493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96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41382AC9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22CE30E5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5B368CCB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33E66F90" w14:textId="77777777" w:rsidTr="0018593A">
        <w:tc>
          <w:tcPr>
            <w:tcW w:w="1130" w:type="pct"/>
            <w:shd w:val="clear" w:color="auto" w:fill="D5DCE4" w:themeFill="text2" w:themeFillTint="33"/>
          </w:tcPr>
          <w:p w14:paraId="3EDE96EE" w14:textId="77777777" w:rsidR="004D095E" w:rsidRDefault="004D095E" w:rsidP="0018593A">
            <w:r>
              <w:t xml:space="preserve">Fales JL et al. 2019, </w:t>
            </w:r>
            <w:r>
              <w:fldChar w:fldCharType="begin"/>
            </w:r>
            <w:r>
              <w:instrText xml:space="preserve"> ADDIN EN.CITE &lt;EndNote&gt;&lt;Cite&gt;&lt;Author&gt;Fales&lt;/Author&gt;&lt;Year&gt;2019&lt;/Year&gt;&lt;RecNum&gt;2069&lt;/RecNum&gt;&lt;IDText&gt;Pain Relief as a Motivation for Cannabis Use Among Young Adult Users With and Without Chronic Pain&lt;/IDText&gt;&lt;DisplayText&gt;(97)&lt;/DisplayText&gt;&lt;record&gt;&lt;rec-number&gt;2069&lt;/rec-number&gt;&lt;foreign-keys&gt;&lt;key app="EN" db-id="v5tewpzxrs2026e2zdmpxv23xvap0ffr2xfd" timestamp="1585522029" guid="1ef0487c-6ec2-497b-8a9a-7148f47b8122"&gt;2069&lt;/key&gt;&lt;/foreign-keys&gt;&lt;ref-type name="Journal Article"&gt;17&lt;/ref-type&gt;&lt;contributors&gt;&lt;authors&gt;&lt;author&gt;Fales, J. L.&lt;/author&gt;&lt;author&gt;Ladd, B. O.&lt;/author&gt;&lt;author&gt;Magnan, R. E.&lt;/author&gt;&lt;/authors&gt;&lt;/contributors&gt;&lt;auth-address&gt;Department of Psychology, Washington State University, Vancouver, Washington. Electronic address: jessica.fales@wsu.edu.&amp;#xD;Translational Addiction Research Center at WSU, Washington State University, Vancouver, Washington.&lt;/auth-address&gt;&lt;titles&gt;&lt;title&gt;Pain Relief as a Motivation for Cannabis Use Among Young Adult Users With and Without Chronic Pain&lt;/title&gt;&lt;secondary-title&gt;J Pain&lt;/secondary-title&gt;&lt;alt-title&gt;The journal of pain : official journal of the American Pain Society&lt;/alt-title&gt;&lt;/titles&gt;&lt;periodical&gt;&lt;full-title&gt;J Pain&lt;/full-title&gt;&lt;abbr-1&gt;The journal of pain : official journal of the American Pain Society&lt;/abbr-1&gt;&lt;/periodical&gt;&lt;alt-periodical&gt;&lt;full-title&gt;J Pain&lt;/full-title&gt;&lt;abbr-1&gt;The journal of pain : official journal of the American Pain Society&lt;/abbr-1&gt;&lt;/alt-periodical&gt;&lt;pages&gt;908-916&lt;/pages&gt;&lt;volume&gt;20&lt;/volume&gt;&lt;number&gt;8&lt;/number&gt;&lt;edition&gt;2019/02/09&lt;/edition&gt;&lt;keywords&gt;&lt;keyword&gt;Young adults&lt;/keyword&gt;&lt;keyword&gt;cannabis&lt;/keyword&gt;&lt;keyword&gt;chronic pain&lt;/keyword&gt;&lt;keyword&gt;marijuana&lt;/keyword&gt;&lt;keyword&gt;motivation&lt;/keyword&gt;&lt;/keywords&gt;&lt;dates&gt;&lt;year&gt;2019&lt;/year&gt;&lt;pub-dates&gt;&lt;date&gt;Aug&lt;/date&gt;&lt;/pub-dates&gt;&lt;/dates&gt;&lt;isbn&gt;1526-5900&lt;/isbn&gt;&lt;accession-num&gt;30735731&lt;/accession-num&gt;&lt;urls&gt;&lt;/urls&gt;&lt;electronic-resource-num&gt;10.1016/j.jpain.2019.02.001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97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7C50FC3A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49E9401F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144DB344" w14:textId="77777777" w:rsidR="004D095E" w:rsidRDefault="004D095E" w:rsidP="0018593A">
            <w:r>
              <w:t xml:space="preserve">THC range &lt;5% to </w:t>
            </w:r>
            <w:r>
              <w:rPr>
                <w:rFonts w:ascii="Symbol" w:hAnsi="Symbol"/>
              </w:rPr>
              <w:t></w:t>
            </w:r>
            <w:r>
              <w:t xml:space="preserve"> 26%; </w:t>
            </w:r>
          </w:p>
          <w:p w14:paraId="03E2EE8E" w14:textId="77777777" w:rsidR="004D095E" w:rsidRPr="002138D3" w:rsidRDefault="004D095E" w:rsidP="0018593A">
            <w:r>
              <w:t xml:space="preserve">CBD range &lt;5% to </w:t>
            </w:r>
            <w:r>
              <w:rPr>
                <w:rFonts w:ascii="Symbol" w:hAnsi="Symbol"/>
              </w:rPr>
              <w:t></w:t>
            </w:r>
            <w:r>
              <w:t xml:space="preserve"> 26%</w:t>
            </w:r>
          </w:p>
        </w:tc>
      </w:tr>
      <w:tr w:rsidR="004D095E" w:rsidRPr="002138D3" w14:paraId="659D26B0" w14:textId="77777777" w:rsidTr="0018593A">
        <w:tc>
          <w:tcPr>
            <w:tcW w:w="1130" w:type="pct"/>
            <w:shd w:val="clear" w:color="auto" w:fill="D5DCE4" w:themeFill="text2" w:themeFillTint="33"/>
          </w:tcPr>
          <w:p w14:paraId="2A52C713" w14:textId="77777777" w:rsidR="004D095E" w:rsidRDefault="004D095E" w:rsidP="0018593A">
            <w:r>
              <w:t xml:space="preserve">Cohen NL et al., 2016 </w:t>
            </w:r>
            <w:r>
              <w:fldChar w:fldCharType="begin"/>
            </w:r>
            <w:r>
              <w:instrText xml:space="preserve"> ADDIN EN.CITE &lt;EndNote&gt;&lt;Cite&gt;&lt;Author&gt;Cohen&lt;/Author&gt;&lt;Year&gt;2016&lt;/Year&gt;&lt;RecNum&gt;1474&lt;/RecNum&gt;&lt;IDText&gt;Pain, Cannabis Species, and Cannabis Use Disorders&lt;/IDText&gt;&lt;DisplayText&gt;(98)&lt;/DisplayText&gt;&lt;record&gt;&lt;rec-number&gt;1474&lt;/rec-number&gt;&lt;foreign-keys&gt;&lt;key app="EN" db-id="v5tewpzxrs2026e2zdmpxv23xvap0ffr2xfd" timestamp="1585521983" guid="a5161de7-29c0-42bc-b26f-8358edaa787a"&gt;1474&lt;/key&gt;&lt;/foreign-keys&gt;&lt;ref-type name="Journal Article"&gt;17&lt;/ref-type&gt;&lt;contributors&gt;&lt;authors&gt;&lt;author&gt;Cohen, N. L.&lt;/author&gt;&lt;author&gt;Heinz, A. J.&lt;/author&gt;&lt;author&gt;Ilgen, M.&lt;/author&gt;&lt;author&gt;Bonn-Miller, M. O.&lt;/author&gt;&lt;/authors&gt;&lt;/contributors&gt;&lt;titles&gt;&lt;title&gt;Pain, Cannabis Species, and Cannabis Use Disorders&lt;/title&gt;&lt;secondary-title&gt;Journal of Studies on Alcohol and Drugs&lt;/secondary-title&gt;&lt;/titles&gt;&lt;periodical&gt;&lt;full-title&gt;Journal of Studies on Alcohol and Drugs&lt;/full-title&gt;&lt;/periodical&gt;&lt;pages&gt;515-520&lt;/pages&gt;&lt;volume&gt;77&lt;/volume&gt;&lt;number&gt;3&lt;/number&gt;&lt;dates&gt;&lt;year&gt;2016&lt;/year&gt;&lt;pub-dates&gt;&lt;date&gt;May&lt;/date&gt;&lt;/pub-dates&gt;&lt;/dates&gt;&lt;isbn&gt;1937-1888&lt;/isbn&gt;&lt;accession-num&gt;WOS:000375969500019&lt;/accession-num&gt;&lt;urls&gt;&lt;related-urls&gt;&lt;url&gt;&amp;lt;Go to ISI&amp;gt;://WOS:000375969500019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98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44ABDCA0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103BACDC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5C633961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64F9C625" w14:textId="77777777" w:rsidTr="0018593A">
        <w:tc>
          <w:tcPr>
            <w:tcW w:w="1130" w:type="pct"/>
            <w:shd w:val="clear" w:color="auto" w:fill="D5DCE4" w:themeFill="text2" w:themeFillTint="33"/>
          </w:tcPr>
          <w:p w14:paraId="58E20FB8" w14:textId="77777777" w:rsidR="004D095E" w:rsidRDefault="004D095E" w:rsidP="0018593A">
            <w:r>
              <w:t xml:space="preserve">Cooke AC et al., 2019 </w:t>
            </w:r>
            <w:r>
              <w:fldChar w:fldCharType="begin"/>
            </w:r>
            <w:r>
              <w:instrText xml:space="preserve"> ADDIN EN.CITE &lt;EndNote&gt;&lt;Cite&gt;&lt;Author&gt;Cooke&lt;/Author&gt;&lt;Year&gt;2019&lt;/Year&gt;&lt;RecNum&gt;0&lt;/RecNum&gt;&lt;IDText&gt;Patients&amp;apos; and clinicians&amp;apos; perspectives of co-use of cannabis and opioids for chronic non-cancer pain management in primary care&lt;/IDText&gt;&lt;DisplayText&gt;(100)&lt;/DisplayText&gt;&lt;record&gt;&lt;dates&gt;&lt;pub-dates&gt;&lt;date&gt;Jan&lt;/date&gt;&lt;/pub-dates&gt;&lt;year&gt;2019&lt;/year&gt;&lt;/dates&gt;&lt;keywords&gt;&lt;keyword&gt;*Cannabis&lt;/keyword&gt;&lt;keyword&gt;*Chronic-pain&lt;/keyword&gt;&lt;keyword&gt;*Co-use&lt;/keyword&gt;&lt;keyword&gt;*Opioids&lt;/keyword&gt;&lt;keyword&gt;*Safety net&lt;/keyword&gt;&lt;/keywords&gt;&lt;isbn&gt;0955-3959&lt;/isbn&gt;&lt;custom2&gt;PMC6353665&lt;/custom2&gt;&lt;titles&gt;&lt;title&gt;Patients&amp;apos; and clinicians&amp;apos; perspectives of co-use of cannabis and opioids for chronic non-cancer pain management in primary care&lt;/title&gt;&lt;secondary-title&gt;Int J Drug Policy&lt;/secondary-title&gt;&lt;alt-title&gt;The International journal on drug policy&lt;/alt-title&gt;&lt;/titles&gt;&lt;pages&gt;23-28&lt;/pages&gt;&lt;contributors&gt;&lt;authors&gt;&lt;author&gt;Cooke, A. C.&lt;/author&gt;&lt;author&gt;Knight, K. R.&lt;/author&gt;&lt;author&gt;Miaskowski, C.&lt;/author&gt;&lt;/authors&gt;&lt;/contributors&gt;&lt;edition&gt;2018/11/26&lt;/edition&gt;&lt;language&gt;eng&lt;/language&gt;&lt;added-date format="utc"&gt;1580239317&lt;/added-date&gt;&lt;ref-type name="Journal Article"&gt;17&lt;/ref-type&gt;&lt;auth-address&gt;Department of Psychiatry, University of California, San Francisco CA, United States. Electronic address: alexis.cooke@ucsf.edu.&amp;#xD;Department of Anthropology, History and Social Medicine, University of California, San Francisco CA, United States.&amp;#xD;Department of Physiological Nursing, University of California, San Francisco CA, United States.&lt;/auth-address&gt;&lt;remote-database-provider&gt;NLM&lt;/remote-database-provider&gt;&lt;rec-number&gt;8104&lt;/rec-number&gt;&lt;last-updated-date format="utc"&gt;1580239317&lt;/last-updated-date&gt;&lt;accession-num&gt;30472467&lt;/accession-num&gt;&lt;custom6&gt;NIHMS1506361&lt;/custom6&gt;&lt;electronic-resource-num&gt;10.1016/j.drugpo.2018.09.002&lt;/electronic-resource-num&gt;&lt;volume&gt;63&lt;/volu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00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7381E141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58AB6B87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4349100E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16FEB365" w14:textId="77777777" w:rsidTr="0018593A">
        <w:tc>
          <w:tcPr>
            <w:tcW w:w="1130" w:type="pct"/>
            <w:shd w:val="clear" w:color="auto" w:fill="D5DCE4" w:themeFill="text2" w:themeFillTint="33"/>
          </w:tcPr>
          <w:p w14:paraId="5D336A35" w14:textId="77777777" w:rsidR="004D095E" w:rsidRDefault="004D095E" w:rsidP="0018593A">
            <w:r>
              <w:t xml:space="preserve">Nugent SM et al., 2018 </w:t>
            </w:r>
            <w:r>
              <w:fldChar w:fldCharType="begin">
                <w:fldData xml:space="preserve">PEVuZE5vdGU+PENpdGU+PEF1dGhvcj5OdWdlbnQ8L0F1dGhvcj48WWVhcj4yMDE4PC9ZZWFyPjxS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dWdlbnQ8L0F1dGhvcj48WWVhcj4yMDE4PC9ZZWFyPjxS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01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187E5B42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427FAAF3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36CDFA0E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1873284F" w14:textId="77777777" w:rsidTr="0018593A">
        <w:tc>
          <w:tcPr>
            <w:tcW w:w="1130" w:type="pct"/>
            <w:shd w:val="clear" w:color="auto" w:fill="D5DCE4" w:themeFill="text2" w:themeFillTint="33"/>
          </w:tcPr>
          <w:p w14:paraId="4434E808" w14:textId="77777777" w:rsidR="004D095E" w:rsidRDefault="004D095E" w:rsidP="0018593A">
            <w:proofErr w:type="spellStart"/>
            <w:r>
              <w:t>Khelemsky</w:t>
            </w:r>
            <w:proofErr w:type="spellEnd"/>
            <w:r>
              <w:t xml:space="preserve"> Y et al., 2017 </w:t>
            </w:r>
            <w:r>
              <w:fldChar w:fldCharType="begin">
                <w:fldData xml:space="preserve">PEVuZE5vdGU+PENpdGU+PEF1dGhvcj5LaGVsZW1za3k8L0F1dGhvcj48WWVhcj4yMDE3PC9ZZWFy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aGVsZW1za3k8L0F1dGhvcj48WWVhcj4yMDE3PC9ZZWFy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02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3CB6598B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3A95ECC8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24A992D8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22D7AB9C" w14:textId="77777777" w:rsidTr="0018593A">
        <w:tc>
          <w:tcPr>
            <w:tcW w:w="1130" w:type="pct"/>
            <w:shd w:val="clear" w:color="auto" w:fill="D5DCE4" w:themeFill="text2" w:themeFillTint="33"/>
          </w:tcPr>
          <w:p w14:paraId="14DE2F40" w14:textId="77777777" w:rsidR="004D095E" w:rsidRDefault="004D095E" w:rsidP="0018593A">
            <w:proofErr w:type="spellStart"/>
            <w:r>
              <w:t>Boehnke</w:t>
            </w:r>
            <w:proofErr w:type="spellEnd"/>
            <w:r>
              <w:t xml:space="preserve"> KF et al., 2019 </w:t>
            </w:r>
            <w:r>
              <w:fldChar w:fldCharType="begin"/>
            </w:r>
            <w:r>
              <w:instrText xml:space="preserve"> ADDIN EN.CITE &lt;EndNote&gt;&lt;Cite&gt;&lt;Author&gt;Boehnke&lt;/Author&gt;&lt;Year&gt;2019&lt;/Year&gt;&lt;RecNum&gt;0&lt;/RecNum&gt;&lt;IDText&gt;Pills to Pot: Observational Analyses of Cannabis Substitution Among Medical Cannabis Users With Chronic Pain&lt;/IDText&gt;&lt;DisplayText&gt;(103)&lt;/DisplayText&gt;&lt;record&gt;&lt;dates&gt;&lt;pub-dates&gt;&lt;date&gt;Jul&lt;/date&gt;&lt;/pub-dates&gt;&lt;year&gt;2019&lt;/year&gt;&lt;/dates&gt;&lt;keywords&gt;&lt;keyword&gt;Cannabis&lt;/keyword&gt;&lt;keyword&gt;chronic pain&lt;/keyword&gt;&lt;keyword&gt;opioid substitute&lt;/keyword&gt;&lt;keyword&gt;pain management&lt;/keyword&gt;&lt;keyword&gt;side effects&lt;/keyword&gt;&lt;/keywords&gt;&lt;isbn&gt;1526-5900&lt;/isbn&gt;&lt;titles&gt;&lt;title&gt;Pills to Pot: Observational Analyses of Cannabis Substitution Among Medical Cannabis Users With Chronic Pain&lt;/title&gt;&lt;secondary-title&gt;J Pain&lt;/secondary-title&gt;&lt;alt-title&gt;The journal of pain : official journal of the American Pain Society&lt;/alt-title&gt;&lt;/titles&gt;&lt;pages&gt;830-841&lt;/pages&gt;&lt;number&gt;7&lt;/number&gt;&lt;contributors&gt;&lt;authors&gt;&lt;author&gt;Boehnke, K. F.&lt;/author&gt;&lt;author&gt;Scott, J. R.&lt;/author&gt;&lt;author&gt;Litinas, E.&lt;/author&gt;&lt;author&gt;Sisley, S.&lt;/author&gt;&lt;author&gt;Williams, D. A.&lt;/author&gt;&lt;author&gt;Clauw, D. J.&lt;/author&gt;&lt;/authors&gt;&lt;/contributors&gt;&lt;edition&gt;2019/01/29&lt;/edition&gt;&lt;language&gt;eng&lt;/language&gt;&lt;added-date format="utc"&gt;1580239291&lt;/added-date&gt;&lt;ref-type name="Journal Article"&gt;17&lt;/ref-type&gt;&lt;auth-address&gt;Anesthesiology Department, University of Michigan Medical School, Ann Arbor, Michigan.. Electronic address: kboehnke@med.umich.edu.&amp;#xD;Anesthesiology Department, University of Michigan Medical School, Ann Arbor, Michigan.&amp;#xD;Om of Medicine, Ann Arbor, Michigan.&amp;#xD;Scottsdale Research Institute, Phoenix, Arizona.&lt;/auth-address&gt;&lt;remote-database-provider&gt;NLM&lt;/remote-database-provider&gt;&lt;rec-number&gt;7543&lt;/rec-number&gt;&lt;last-updated-date format="utc"&gt;1580239291&lt;/last-updated-date&gt;&lt;accession-num&gt;30690169&lt;/accession-num&gt;&lt;electronic-resource-num&gt;10.1016/j.jpain.2019.01.010&lt;/electronic-resource-num&gt;&lt;volume&gt;20&lt;/volu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03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2AC767D8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3EE788C9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53774D27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0128D51D" w14:textId="77777777" w:rsidTr="0018593A">
        <w:tc>
          <w:tcPr>
            <w:tcW w:w="1130" w:type="pct"/>
            <w:shd w:val="clear" w:color="auto" w:fill="D5DCE4" w:themeFill="text2" w:themeFillTint="33"/>
          </w:tcPr>
          <w:p w14:paraId="46DF3C5D" w14:textId="77777777" w:rsidR="004D095E" w:rsidRDefault="004D095E" w:rsidP="0018593A">
            <w:r>
              <w:t xml:space="preserve">Bruce E et al., 2018 </w:t>
            </w:r>
            <w:r>
              <w:fldChar w:fldCharType="begin">
                <w:fldData xml:space="preserve">PEVuZE5vdGU+PENpdGU+PEF1dGhvcj5CcnVjZTwvQXV0aG9yPjxZZWFyPjIwMTg8L1llYXI+PFJl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nVjZTwvQXV0aG9yPjxZZWFyPjIwMTg8L1llYXI+PFJl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68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7D1B9A91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2705A443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1E7B7449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2E72EABB" w14:textId="77777777" w:rsidTr="0018593A">
        <w:tc>
          <w:tcPr>
            <w:tcW w:w="1130" w:type="pct"/>
            <w:shd w:val="clear" w:color="auto" w:fill="D5DCE4" w:themeFill="text2" w:themeFillTint="33"/>
          </w:tcPr>
          <w:p w14:paraId="16845CAE" w14:textId="77777777" w:rsidR="004D095E" w:rsidRDefault="004D095E" w:rsidP="0018593A">
            <w:proofErr w:type="spellStart"/>
            <w:r>
              <w:t>Bellnier</w:t>
            </w:r>
            <w:proofErr w:type="spellEnd"/>
            <w:r>
              <w:t xml:space="preserve"> T et al., 2018 </w:t>
            </w:r>
            <w:r>
              <w:fldChar w:fldCharType="begin"/>
            </w:r>
            <w:r>
              <w:instrText xml:space="preserve"> ADDIN EN.CITE &lt;EndNote&gt;&lt;Cite&gt;&lt;Author&gt;Bellnier&lt;/Author&gt;&lt;Year&gt;2018&lt;/Year&gt;&lt;RecNum&gt;0&lt;/RecNum&gt;&lt;IDText&gt;Preliminary evaluation of the efficacy, safety, and costs associated with the treatment of chronic pain with medical cannabis&lt;/IDText&gt;&lt;DisplayText&gt;(227)&lt;/DisplayText&gt;&lt;record&gt;&lt;dates&gt;&lt;pub-dates&gt;&lt;date&gt;May&lt;/date&gt;&lt;/pub-dates&gt;&lt;year&gt;2018&lt;/year&gt;&lt;/dates&gt;&lt;keywords&gt;&lt;keyword&gt;analgesics&lt;/keyword&gt;&lt;keyword&gt;chronic pain&lt;/keyword&gt;&lt;keyword&gt;cost savings&lt;/keyword&gt;&lt;keyword&gt;medical cannabis&lt;/keyword&gt;&lt;keyword&gt;medical marijuana&lt;/keyword&gt;&lt;keyword&gt;opioid analgesics&lt;/keyword&gt;&lt;keyword&gt;opioids&lt;/keyword&gt;&lt;keyword&gt;quality of life&lt;/keyword&gt;&lt;/keywords&gt;&lt;isbn&gt;2168-9709&lt;/isbn&gt;&lt;custom2&gt;PMC6007634&lt;/custom2&gt;&lt;titles&gt;&lt;title&gt;Preliminary evaluation of the efficacy, safety, and costs associated with the treatment of chronic pain with medical cannabis&lt;/title&gt;&lt;secondary-title&gt;Ment Health Clin&lt;/secondary-title&gt;&lt;alt-title&gt;The mental health clinician&lt;/alt-title&gt;&lt;/titles&gt;&lt;pages&gt;110-115&lt;/pages&gt;&lt;number&gt;3&lt;/number&gt;&lt;contributors&gt;&lt;authors&gt;&lt;author&gt;Bellnier, T.&lt;/author&gt;&lt;author&gt;Brown, G. W.&lt;/author&gt;&lt;author&gt;Ortega, T. R.&lt;/author&gt;&lt;/authors&gt;&lt;/contributors&gt;&lt;edition&gt;2018/06/30&lt;/edition&gt;&lt;language&gt;eng&lt;/language&gt;&lt;added-date format="utc"&gt;1580239285&lt;/added-date&gt;&lt;ref-type name="Journal Article"&gt;17&lt;/ref-type&gt;&lt;auth-address&gt;CEO, GPI Clinical Research, Rochester, New York&amp;#xD;Assistant Clinical Professor, University at Buffalo School of Pharmacy, Buffalo, New York, meded@rochester.rr.com.&amp;#xD;Student, University at Buffalo School of Pharmacy, Buffalo, New York.&amp;#xD;Research Assistant, GPI Clinical Research, Rochester, New York.&lt;/auth-address&gt;&lt;remote-database-provider&gt;NLM&lt;/remote-database-provider&gt;&lt;rec-number&gt;7425&lt;/rec-number&gt;&lt;last-updated-date format="utc"&gt;1580239285&lt;/last-updated-date&gt;&lt;accession-num&gt;29955555&lt;/accession-num&gt;&lt;electronic-resource-num&gt;10.9740/mhc.2018.05.110&lt;/electronic-resource-num&gt;&lt;volume&gt;8&lt;/volu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27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6EE439F4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44903A91" w14:textId="77777777" w:rsidR="004D095E" w:rsidRPr="002138D3" w:rsidRDefault="004D095E" w:rsidP="0018593A">
            <w:r>
              <w:t>10 mg capsules, every 8 to 12 hours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6C23A4B7" w14:textId="77777777" w:rsidR="004D095E" w:rsidRPr="002138D3" w:rsidRDefault="004D095E" w:rsidP="0018593A">
            <w:r>
              <w:t>1:1 (</w:t>
            </w:r>
            <w:proofErr w:type="gramStart"/>
            <w:r>
              <w:t>THC:CBD</w:t>
            </w:r>
            <w:proofErr w:type="gramEnd"/>
            <w:r>
              <w:t>)</w:t>
            </w:r>
          </w:p>
        </w:tc>
      </w:tr>
      <w:tr w:rsidR="004D095E" w:rsidRPr="002138D3" w14:paraId="6880161C" w14:textId="77777777" w:rsidTr="0018593A">
        <w:tc>
          <w:tcPr>
            <w:tcW w:w="1130" w:type="pct"/>
            <w:shd w:val="clear" w:color="auto" w:fill="D5DCE4" w:themeFill="text2" w:themeFillTint="33"/>
          </w:tcPr>
          <w:p w14:paraId="09A3D14B" w14:textId="77777777" w:rsidR="004D095E" w:rsidRDefault="004D095E" w:rsidP="0018593A">
            <w:proofErr w:type="spellStart"/>
            <w:r>
              <w:t>Bachhuber</w:t>
            </w:r>
            <w:proofErr w:type="spellEnd"/>
            <w:r>
              <w:t xml:space="preserve"> M et al., 2019 </w:t>
            </w:r>
            <w:r>
              <w:fldChar w:fldCharType="begin"/>
            </w:r>
            <w:r>
              <w:instrText xml:space="preserve"> ADDIN EN.CITE &lt;EndNote&gt;&lt;Cite&gt;&lt;Author&gt;Bachhuber&lt;/Author&gt;&lt;Year&gt;2019&lt;/Year&gt;&lt;RecNum&gt;682&lt;/RecNum&gt;&lt;IDText&gt;Use of Cannabis to Relieve Pain and Promote Sleep by Customers at an Adult Use Dispensary&lt;/IDText&gt;&lt;DisplayText&gt;(250)&lt;/DisplayText&gt;&lt;record&gt;&lt;rec-number&gt;682&lt;/rec-number&gt;&lt;foreign-keys&gt;&lt;key app="EN" db-id="v5tewpzxrs2026e2zdmpxv23xvap0ffr2xfd" timestamp="1585521951" guid="76ad9344-7085-4793-bacb-3176c571ef37"&gt;682&lt;/key&gt;&lt;/foreign-keys&gt;&lt;ref-type name="Journal Article"&gt;17&lt;/ref-type&gt;&lt;contributors&gt;&lt;authors&gt;&lt;author&gt;Bachhuber, M.&lt;/author&gt;&lt;author&gt;Arnsten, J. H.&lt;/author&gt;&lt;author&gt;Wurm, G.&lt;/author&gt;&lt;/authors&gt;&lt;/contributors&gt;&lt;auth-address&gt;a Division of General Internal Medicine, Department of Medicine , Albert Einstein College of Medicine/Montefiore Medical Center , Bronx , NY , USA.&amp;#xD;b Department of Psychiatry &amp;amp; Behavioral Sciences , Albert Einstein College of Medicine/Montefiore Medical Center , Bronx , NY , USA.&amp;#xD;c Department of Epidemiology &amp;amp; Population Health , Albert Einstein College of Medicine/Montefiore Medical Center , Bronx , NY , USA.&amp;#xD;d Department of Pediatrics , University of Miami Miller School of Medicine , Miami , FL , USA.&lt;/auth-address&gt;&lt;titles&gt;&lt;title&gt;Use of Cannabis to Relieve Pain and Promote Sleep by Customers at an Adult Use Dispensary&lt;/title&gt;&lt;secondary-title&gt;J Psychoactive Drugs&lt;/secondary-title&gt;&lt;alt-title&gt;Journal of psychoactive drugs&lt;/alt-title&gt;&lt;/titles&gt;&lt;periodical&gt;&lt;full-title&gt;J Psychoactive Drugs&lt;/full-title&gt;&lt;/periodical&gt;&lt;alt-periodical&gt;&lt;full-title&gt;Journal of Psychoactive Drugs&lt;/full-title&gt;&lt;/alt-periodical&gt;&lt;edition&gt;2019/07/03&lt;/edition&gt;&lt;keywords&gt;&lt;keyword&gt;Cannabis&lt;/keyword&gt;&lt;keyword&gt;chronic pain&lt;/keyword&gt;&lt;keyword&gt;opioids&lt;/keyword&gt;&lt;keyword&gt;sleep disorders&lt;/keyword&gt;&lt;/keywords&gt;&lt;dates&gt;&lt;year&gt;2019&lt;/year&gt;&lt;pub-dates&gt;&lt;date&gt;Jul 2&lt;/date&gt;&lt;/pub-dates&gt;&lt;/dates&gt;&lt;isbn&gt;0279-1072&lt;/isbn&gt;&lt;accession-num&gt;31264536&lt;/accession-num&gt;&lt;urls&gt;&lt;/urls&gt;&lt;electronic-resource-num&gt;10.1080/02791072.2019.1626953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50)</w:t>
            </w:r>
            <w:r>
              <w:fldChar w:fldCharType="end"/>
            </w:r>
          </w:p>
        </w:tc>
        <w:tc>
          <w:tcPr>
            <w:tcW w:w="1228" w:type="pct"/>
            <w:shd w:val="clear" w:color="auto" w:fill="D5DCE4" w:themeFill="text2" w:themeFillTint="33"/>
          </w:tcPr>
          <w:p w14:paraId="6CA0D70D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D5DCE4" w:themeFill="text2" w:themeFillTint="33"/>
          </w:tcPr>
          <w:p w14:paraId="7166FF63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D5DCE4" w:themeFill="text2" w:themeFillTint="33"/>
          </w:tcPr>
          <w:p w14:paraId="176067F0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41CA6CD4" w14:textId="77777777" w:rsidTr="0018593A">
        <w:tc>
          <w:tcPr>
            <w:tcW w:w="1130" w:type="pct"/>
            <w:shd w:val="clear" w:color="auto" w:fill="ACB9CA" w:themeFill="text2" w:themeFillTint="66"/>
          </w:tcPr>
          <w:p w14:paraId="14DD2BA8" w14:textId="77777777" w:rsidR="004D095E" w:rsidRDefault="004D095E" w:rsidP="0018593A">
            <w:r w:rsidRPr="006509AD">
              <w:rPr>
                <w:rFonts w:cstheme="minorHAnsi"/>
                <w:b/>
                <w:bCs/>
                <w:color w:val="000000"/>
              </w:rPr>
              <w:t>Crohn</w:t>
            </w:r>
            <w:r>
              <w:rPr>
                <w:rFonts w:cstheme="minorHAnsi"/>
                <w:b/>
                <w:bCs/>
                <w:color w:val="000000"/>
              </w:rPr>
              <w:t>’s Disease</w:t>
            </w:r>
          </w:p>
        </w:tc>
        <w:tc>
          <w:tcPr>
            <w:tcW w:w="1228" w:type="pct"/>
            <w:shd w:val="clear" w:color="auto" w:fill="ACB9CA" w:themeFill="text2" w:themeFillTint="66"/>
          </w:tcPr>
          <w:p w14:paraId="03E08CB3" w14:textId="77777777" w:rsidR="004D095E" w:rsidRPr="002138D3" w:rsidRDefault="004D095E" w:rsidP="0018593A"/>
        </w:tc>
        <w:tc>
          <w:tcPr>
            <w:tcW w:w="1510" w:type="pct"/>
            <w:shd w:val="clear" w:color="auto" w:fill="ACB9CA" w:themeFill="text2" w:themeFillTint="66"/>
          </w:tcPr>
          <w:p w14:paraId="58825923" w14:textId="77777777" w:rsidR="004D095E" w:rsidRPr="002138D3" w:rsidRDefault="004D095E" w:rsidP="0018593A"/>
        </w:tc>
        <w:tc>
          <w:tcPr>
            <w:tcW w:w="1132" w:type="pct"/>
            <w:shd w:val="clear" w:color="auto" w:fill="ACB9CA" w:themeFill="text2" w:themeFillTint="66"/>
          </w:tcPr>
          <w:p w14:paraId="1BA270B4" w14:textId="77777777" w:rsidR="004D095E" w:rsidRPr="002138D3" w:rsidRDefault="004D095E" w:rsidP="0018593A"/>
        </w:tc>
      </w:tr>
      <w:tr w:rsidR="004D095E" w14:paraId="1BE0A19A" w14:textId="77777777" w:rsidTr="0018593A">
        <w:tc>
          <w:tcPr>
            <w:tcW w:w="1130" w:type="pct"/>
            <w:shd w:val="clear" w:color="auto" w:fill="ACB9CA" w:themeFill="text2" w:themeFillTint="66"/>
          </w:tcPr>
          <w:p w14:paraId="0DBDC6C7" w14:textId="77777777" w:rsidR="004D095E" w:rsidRDefault="004D095E" w:rsidP="0018593A">
            <w:r>
              <w:t xml:space="preserve">Hoffenberg EJ et al., 2018 </w:t>
            </w:r>
            <w:r>
              <w:fldChar w:fldCharType="begin">
                <w:fldData xml:space="preserve">PEVuZE5vdGU+PENpdGU+PEF1dGhvcj5Ib2ZmZW5iZXJnPC9BdXRob3I+PFllYXI+MjAxODwvWWVh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b2ZmZW5iZXJnPC9BdXRob3I+PFllYXI+MjAxODwvWWVh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29)</w:t>
            </w:r>
            <w:r>
              <w:fldChar w:fldCharType="end"/>
            </w:r>
          </w:p>
        </w:tc>
        <w:tc>
          <w:tcPr>
            <w:tcW w:w="1228" w:type="pct"/>
            <w:shd w:val="clear" w:color="auto" w:fill="ACB9CA" w:themeFill="text2" w:themeFillTint="66"/>
          </w:tcPr>
          <w:p w14:paraId="447F77E4" w14:textId="77777777" w:rsidR="004D095E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ACB9CA" w:themeFill="text2" w:themeFillTint="66"/>
          </w:tcPr>
          <w:p w14:paraId="69273720" w14:textId="77777777" w:rsidR="004D095E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ACB9CA" w:themeFill="text2" w:themeFillTint="66"/>
          </w:tcPr>
          <w:p w14:paraId="207AA38A" w14:textId="77777777" w:rsidR="004D095E" w:rsidRDefault="004D095E" w:rsidP="0018593A">
            <w:r>
              <w:t>Not specified</w:t>
            </w:r>
          </w:p>
        </w:tc>
      </w:tr>
      <w:tr w:rsidR="004D095E" w:rsidRPr="002138D3" w14:paraId="2B89A1E3" w14:textId="77777777" w:rsidTr="0018593A">
        <w:tc>
          <w:tcPr>
            <w:tcW w:w="1130" w:type="pct"/>
            <w:shd w:val="clear" w:color="auto" w:fill="ACB9CA" w:themeFill="text2" w:themeFillTint="66"/>
          </w:tcPr>
          <w:p w14:paraId="13A45AD4" w14:textId="77777777" w:rsidR="004D095E" w:rsidRDefault="004D095E" w:rsidP="0018593A">
            <w:r>
              <w:t>Hoffenberg EJ et al., 2019</w:t>
            </w:r>
            <w:r>
              <w:fldChar w:fldCharType="begin"/>
            </w:r>
            <w:r>
              <w:instrText xml:space="preserve"> ADDIN EN.CITE &lt;EndNote&gt;&lt;Cite&gt;&lt;Author&gt;Hoffenberg&lt;/Author&gt;&lt;Year&gt;2019&lt;/Year&gt;&lt;RecNum&gt;2882&lt;/RecNum&gt;&lt;IDText&gt;Cannabis Oil Use by Adolescents and Young Adults With Inflammatory Bowel Disease&lt;/IDText&gt;&lt;DisplayText&gt;(126)&lt;/DisplayText&gt;&lt;record&gt;&lt;rec-number&gt;2882&lt;/rec-number&gt;&lt;foreign-keys&gt;&lt;key app="EN" db-id="v5tewpzxrs2026e2zdmpxv23xvap0ffr2xfd" timestamp="1585522106" guid="8a251bbb-05f7-434f-a371-2a38f104bb62"&gt;2882&lt;/key&gt;&lt;/foreign-keys&gt;&lt;ref-type name="Journal Article"&gt;17&lt;/ref-type&gt;&lt;contributors&gt;&lt;authors&gt;&lt;author&gt;Hoffenberg, E. J.&lt;/author&gt;&lt;author&gt;McWilliams, S.&lt;/author&gt;&lt;author&gt;Mikulich-Gilbertson, S.&lt;/author&gt;&lt;author&gt;Murphy, B.&lt;/author&gt;&lt;author&gt;Hoffenberg, A.&lt;/author&gt;&lt;author&gt;Hopfer, C. J.&lt;/author&gt;&lt;/authors&gt;&lt;/contributors&gt;&lt;titles&gt;&lt;title&gt;Cannabis Oil Use by Adolescents and Young Adults With Inflammatory Bowel Disease&lt;/title&gt;&lt;secondary-title&gt;Journal of Pediatric Gastroenterology and Nutrition&lt;/secondary-title&gt;&lt;/titles&gt;&lt;periodical&gt;&lt;full-title&gt;Journal of Pediatric Gastroenterology and Nutrition&lt;/full-title&gt;&lt;/periodical&gt;&lt;pages&gt;348-352&lt;/pages&gt;&lt;volume&gt;68&lt;/volume&gt;&lt;number&gt;3&lt;/number&gt;&lt;dates&gt;&lt;year&gt;2019&lt;/year&gt;&lt;pub-dates&gt;&lt;date&gt;Mar&lt;/date&gt;&lt;/pub-dates&gt;&lt;/dates&gt;&lt;isbn&gt;0277-2116&lt;/isbn&gt;&lt;accession-num&gt;WOS:000461077600020&lt;/accession-num&gt;&lt;urls&gt;&lt;related-urls&gt;&lt;url&gt;&amp;lt;Go to ISI&amp;gt;://WOS:000461077600020&lt;/url&gt;&lt;/related-urls&gt;&lt;/urls&gt;&lt;electronic-resource-num&gt;10.1097/mpg.000000000000218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26)</w:t>
            </w:r>
            <w:r>
              <w:fldChar w:fldCharType="end"/>
            </w:r>
            <w:r>
              <w:t xml:space="preserve"> </w:t>
            </w:r>
          </w:p>
        </w:tc>
        <w:tc>
          <w:tcPr>
            <w:tcW w:w="1228" w:type="pct"/>
            <w:shd w:val="clear" w:color="auto" w:fill="ACB9CA" w:themeFill="text2" w:themeFillTint="66"/>
          </w:tcPr>
          <w:p w14:paraId="233D2E3D" w14:textId="77777777" w:rsidR="004D095E" w:rsidRPr="002138D3" w:rsidRDefault="004D095E" w:rsidP="0018593A">
            <w:r>
              <w:t>(THC and CBD) unspecified</w:t>
            </w:r>
          </w:p>
        </w:tc>
        <w:tc>
          <w:tcPr>
            <w:tcW w:w="1510" w:type="pct"/>
            <w:shd w:val="clear" w:color="auto" w:fill="ACB9CA" w:themeFill="text2" w:themeFillTint="66"/>
          </w:tcPr>
          <w:p w14:paraId="7D23AEFA" w14:textId="77777777" w:rsidR="004D095E" w:rsidRDefault="004D095E" w:rsidP="0018593A">
            <w:r>
              <w:t>Daily dosage not specified;</w:t>
            </w:r>
          </w:p>
          <w:p w14:paraId="5CFC9E56" w14:textId="77777777" w:rsidR="004D095E" w:rsidRPr="002138D3" w:rsidRDefault="004D095E" w:rsidP="0018593A">
            <w:r>
              <w:t>dose range CBD 1.2-500 mg, THC 1-50 mg</w:t>
            </w:r>
          </w:p>
        </w:tc>
        <w:tc>
          <w:tcPr>
            <w:tcW w:w="1132" w:type="pct"/>
            <w:shd w:val="clear" w:color="auto" w:fill="ACB9CA" w:themeFill="text2" w:themeFillTint="66"/>
          </w:tcPr>
          <w:p w14:paraId="62532A46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7023941F" w14:textId="77777777" w:rsidTr="0018593A">
        <w:tc>
          <w:tcPr>
            <w:tcW w:w="1130" w:type="pct"/>
            <w:shd w:val="clear" w:color="auto" w:fill="ACB9CA" w:themeFill="text2" w:themeFillTint="66"/>
          </w:tcPr>
          <w:p w14:paraId="5A144EDD" w14:textId="77777777" w:rsidR="004D095E" w:rsidRDefault="004D095E" w:rsidP="0018593A">
            <w:proofErr w:type="spellStart"/>
            <w:r>
              <w:t>Mbachi</w:t>
            </w:r>
            <w:proofErr w:type="spellEnd"/>
            <w:r>
              <w:t xml:space="preserve"> C et al., 2019 </w:t>
            </w:r>
            <w:r>
              <w:fldChar w:fldCharType="begin"/>
            </w:r>
            <w:r>
              <w:instrText xml:space="preserve"> ADDIN EN.CITE &lt;EndNote&gt;&lt;Cite&gt;&lt;Author&gt;Mbachi&lt;/Author&gt;&lt;Year&gt;2019&lt;/Year&gt;&lt;RecNum&gt;4166&lt;/RecNum&gt;&lt;IDText&gt;Association Between Cannabis Use and Complications Related to Crohn&amp;apos;s Disease: A Retrospective Cohort Study&lt;/IDText&gt;&lt;DisplayText&gt;(229)&lt;/DisplayText&gt;&lt;record&gt;&lt;rec-number&gt;4166&lt;/rec-number&gt;&lt;foreign-keys&gt;&lt;key app="EN" db-id="v5tewpzxrs2026e2zdmpxv23xvap0ffr2xfd" timestamp="1585522257" guid="5eea0a2b-96fd-4b92-aa55-9e7a16d8c05a"&gt;4166&lt;/key&gt;&lt;/foreign-keys&gt;&lt;ref-type name="Journal Article"&gt;17&lt;/ref-type&gt;&lt;contributors&gt;&lt;authors&gt;&lt;author&gt;Mbachi, C.&lt;/author&gt;&lt;author&gt;Attar, B.&lt;/author&gt;&lt;author&gt;Wang, Y. C.&lt;/author&gt;&lt;author&gt;Paintsil, I.&lt;/author&gt;&lt;author&gt;Mba, B.&lt;/author&gt;&lt;author&gt;Fugar, S.&lt;/author&gt;&lt;author&gt;Agrawal, R.&lt;/author&gt;&lt;author&gt;Simons-Linares, R. C.&lt;/author&gt;&lt;author&gt;Jaiswal, P.&lt;/author&gt;&lt;author&gt;Trick, W.&lt;/author&gt;&lt;author&gt;Kotwal, V.&lt;/author&gt;&lt;/authors&gt;&lt;/contributors&gt;&lt;titles&gt;&lt;title&gt;Association Between Cannabis Use and Complications Related to Crohn&amp;apos;s Disease: A Retrospective Cohort Study&lt;/title&gt;&lt;secondary-title&gt;Digestive Diseases and Sciences&lt;/secondary-title&gt;&lt;/titles&gt;&lt;periodical&gt;&lt;full-title&gt;Digestive Diseases and Sciences&lt;/full-title&gt;&lt;/periodical&gt;&lt;pages&gt;2939-2944&lt;/pages&gt;&lt;volume&gt;64&lt;/volume&gt;&lt;number&gt;10&lt;/number&gt;&lt;dates&gt;&lt;year&gt;2019&lt;/year&gt;&lt;pub-dates&gt;&lt;date&gt;Oct&lt;/date&gt;&lt;/pub-dates&gt;&lt;/dates&gt;&lt;isbn&gt;0163-2116&lt;/isbn&gt;&lt;accession-num&gt;WOS:000485950500033&lt;/accession-num&gt;&lt;urls&gt;&lt;related-urls&gt;&lt;url&gt;&amp;lt;Go to ISI&amp;gt;://WOS:000485950500033&lt;/url&gt;&lt;/related-urls&gt;&lt;/urls&gt;&lt;electronic-resource-num&gt;10.1007/s10620-019-05556-z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29)</w:t>
            </w:r>
            <w:r>
              <w:fldChar w:fldCharType="end"/>
            </w:r>
          </w:p>
        </w:tc>
        <w:tc>
          <w:tcPr>
            <w:tcW w:w="1228" w:type="pct"/>
            <w:shd w:val="clear" w:color="auto" w:fill="ACB9CA" w:themeFill="text2" w:themeFillTint="66"/>
          </w:tcPr>
          <w:p w14:paraId="5822667A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ACB9CA" w:themeFill="text2" w:themeFillTint="66"/>
          </w:tcPr>
          <w:p w14:paraId="3AC22944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ACB9CA" w:themeFill="text2" w:themeFillTint="66"/>
          </w:tcPr>
          <w:p w14:paraId="45B5F277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4498A2EB" w14:textId="77777777" w:rsidTr="0018593A">
        <w:tc>
          <w:tcPr>
            <w:tcW w:w="1130" w:type="pct"/>
            <w:shd w:val="clear" w:color="auto" w:fill="ACB9CA" w:themeFill="text2" w:themeFillTint="66"/>
          </w:tcPr>
          <w:p w14:paraId="1FF661C0" w14:textId="77777777" w:rsidR="004D095E" w:rsidRDefault="004D095E" w:rsidP="0018593A">
            <w:r>
              <w:t xml:space="preserve">Desai R et al., 2019 </w:t>
            </w:r>
            <w:r>
              <w:fldChar w:fldCharType="begin">
                <w:fldData xml:space="preserve">PEVuZE5vdGU+PENpdGU+PEF1dGhvcj5EZXNhaTwvQXV0aG9yPjxZZWFyPjIwMTk8L1llYXI+PFJl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ZXNhaTwvQXV0aG9yPjxZZWFyPjIwMTk8L1llYXI+PFJl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61)</w:t>
            </w:r>
            <w:r>
              <w:fldChar w:fldCharType="end"/>
            </w:r>
          </w:p>
        </w:tc>
        <w:tc>
          <w:tcPr>
            <w:tcW w:w="1228" w:type="pct"/>
            <w:shd w:val="clear" w:color="auto" w:fill="ACB9CA" w:themeFill="text2" w:themeFillTint="66"/>
          </w:tcPr>
          <w:p w14:paraId="4A10B939" w14:textId="77777777" w:rsidR="004D095E" w:rsidRPr="002138D3" w:rsidRDefault="004D095E" w:rsidP="0018593A">
            <w:r w:rsidRPr="002138D3">
              <w:t>Cannabis/Marijuana, not specified</w:t>
            </w:r>
          </w:p>
        </w:tc>
        <w:tc>
          <w:tcPr>
            <w:tcW w:w="1510" w:type="pct"/>
            <w:shd w:val="clear" w:color="auto" w:fill="ACB9CA" w:themeFill="text2" w:themeFillTint="66"/>
          </w:tcPr>
          <w:p w14:paraId="7E9E9B91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ACB9CA" w:themeFill="text2" w:themeFillTint="66"/>
          </w:tcPr>
          <w:p w14:paraId="25C2FE0B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136279B9" w14:textId="77777777" w:rsidTr="0018593A">
        <w:tc>
          <w:tcPr>
            <w:tcW w:w="1130" w:type="pct"/>
            <w:shd w:val="clear" w:color="auto" w:fill="8496B0" w:themeFill="text2" w:themeFillTint="99"/>
          </w:tcPr>
          <w:p w14:paraId="2EAEF0AE" w14:textId="77777777" w:rsidR="004D095E" w:rsidRPr="006B71D4" w:rsidRDefault="004D095E" w:rsidP="0018593A">
            <w:pPr>
              <w:rPr>
                <w:b/>
                <w:bCs/>
              </w:rPr>
            </w:pPr>
            <w:r w:rsidRPr="006B71D4">
              <w:rPr>
                <w:b/>
                <w:bCs/>
              </w:rPr>
              <w:t xml:space="preserve">Epilepsy </w:t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08541EDA" w14:textId="77777777" w:rsidR="004D095E" w:rsidRPr="002138D3" w:rsidRDefault="004D095E" w:rsidP="0018593A"/>
        </w:tc>
        <w:tc>
          <w:tcPr>
            <w:tcW w:w="1510" w:type="pct"/>
            <w:shd w:val="clear" w:color="auto" w:fill="8496B0" w:themeFill="text2" w:themeFillTint="99"/>
          </w:tcPr>
          <w:p w14:paraId="1E304A4B" w14:textId="77777777" w:rsidR="004D095E" w:rsidRPr="002138D3" w:rsidRDefault="004D095E" w:rsidP="0018593A"/>
        </w:tc>
        <w:tc>
          <w:tcPr>
            <w:tcW w:w="1132" w:type="pct"/>
            <w:shd w:val="clear" w:color="auto" w:fill="8496B0" w:themeFill="text2" w:themeFillTint="99"/>
          </w:tcPr>
          <w:p w14:paraId="3D9EE275" w14:textId="77777777" w:rsidR="004D095E" w:rsidRPr="002138D3" w:rsidRDefault="004D095E" w:rsidP="0018593A"/>
        </w:tc>
      </w:tr>
      <w:tr w:rsidR="004D095E" w:rsidRPr="002138D3" w14:paraId="563EE451" w14:textId="77777777" w:rsidTr="0018593A">
        <w:tc>
          <w:tcPr>
            <w:tcW w:w="1130" w:type="pct"/>
            <w:shd w:val="clear" w:color="auto" w:fill="8496B0" w:themeFill="text2" w:themeFillTint="99"/>
          </w:tcPr>
          <w:p w14:paraId="43E4722B" w14:textId="77777777" w:rsidR="004D095E" w:rsidRDefault="004D095E" w:rsidP="0018593A">
            <w:r>
              <w:t xml:space="preserve">Hess EJ et al., 2016 </w:t>
            </w:r>
            <w:r>
              <w:fldChar w:fldCharType="begin">
                <w:fldData xml:space="preserve">PEVuZE5vdGU+PENpdGU+PEF1dGhvcj5IZXNzPC9BdXRob3I+PFllYXI+MjAxNjwvWWVhcj48UmVj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ZXNzPC9BdXRob3I+PFllYXI+MjAxNjwvWWVhcj48UmVj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34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2DFCABCC" w14:textId="77777777" w:rsidR="004D095E" w:rsidRPr="002138D3" w:rsidRDefault="004D095E" w:rsidP="0018593A">
            <w:proofErr w:type="spellStart"/>
            <w:r w:rsidRPr="00252595">
              <w:t>Epidiolex</w:t>
            </w:r>
            <w:proofErr w:type="spellEnd"/>
            <w:r>
              <w:t>® (CBD)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51577239" w14:textId="77777777" w:rsidR="004D095E" w:rsidRDefault="004D095E" w:rsidP="0018593A">
            <w:r>
              <w:t>Starting dose 5 mg/kg/day every week up to an initial maximum dose of 25 mg/kg/day</w:t>
            </w:r>
          </w:p>
          <w:p w14:paraId="22C5C8A1" w14:textId="77777777" w:rsidR="004D095E" w:rsidRDefault="004D095E" w:rsidP="0018593A"/>
          <w:p w14:paraId="18AE8CC0" w14:textId="77777777" w:rsidR="004D095E" w:rsidRPr="002138D3" w:rsidRDefault="004D095E" w:rsidP="0018593A">
            <w:r>
              <w:t xml:space="preserve">For subjects who continued to have seizures and tolerated CBD at 25 </w:t>
            </w:r>
            <w:r>
              <w:lastRenderedPageBreak/>
              <w:t>mg/kg/day, the dose was increased to a maximum dose of 50 mg/kg/day at a maximum rate of 5 mg/kg/day each week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7B5A676E" w14:textId="77777777" w:rsidR="004D095E" w:rsidRPr="002138D3" w:rsidRDefault="004D095E" w:rsidP="0018593A">
            <w:r>
              <w:lastRenderedPageBreak/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:rsidRPr="002138D3" w14:paraId="7C302EED" w14:textId="77777777" w:rsidTr="0018593A">
        <w:tc>
          <w:tcPr>
            <w:tcW w:w="1130" w:type="pct"/>
            <w:shd w:val="clear" w:color="auto" w:fill="8496B0" w:themeFill="text2" w:themeFillTint="99"/>
          </w:tcPr>
          <w:p w14:paraId="45C9CCEB" w14:textId="77777777" w:rsidR="004D095E" w:rsidRDefault="004D095E" w:rsidP="0018593A">
            <w:proofErr w:type="spellStart"/>
            <w:r>
              <w:t>Szaflarski</w:t>
            </w:r>
            <w:proofErr w:type="spellEnd"/>
            <w:r>
              <w:t xml:space="preserve"> JP et al., 2018 </w:t>
            </w:r>
            <w:r>
              <w:fldChar w:fldCharType="begin"/>
            </w:r>
            <w:r>
              <w:instrText xml:space="preserve"> ADDIN EN.CITE &lt;EndNote&gt;&lt;Cite&gt;&lt;Author&gt;Szaflarski&lt;/Author&gt;&lt;Year&gt;2018&lt;/Year&gt;&lt;RecNum&gt;6341&lt;/RecNum&gt;&lt;IDText&gt;Cannabidiol improves frequency and severity of seizures and reduces adverse events in an open-label add-on prospective study&lt;/IDText&gt;&lt;DisplayText&gt;(135)&lt;/DisplayText&gt;&lt;record&gt;&lt;rec-number&gt;6341&lt;/rec-number&gt;&lt;foreign-keys&gt;&lt;key app="EN" db-id="v5tewpzxrs2026e2zdmpxv23xvap0ffr2xfd" timestamp="1585522596" guid="f006d75a-7f2f-400b-bba6-6df600f3d925"&gt;6341&lt;/key&gt;&lt;/foreign-keys&gt;&lt;ref-type name="Journal Article"&gt;17&lt;/ref-type&gt;&lt;contributors&gt;&lt;authors&gt;&lt;author&gt;Szaflarski, J. P.&lt;/author&gt;&lt;author&gt;Bebin, E. M.&lt;/author&gt;&lt;author&gt;Cutter, G.&lt;/author&gt;&lt;author&gt;DeWolfe, J.&lt;/author&gt;&lt;author&gt;Dure, L. S.&lt;/author&gt;&lt;author&gt;Gaston, T. E.&lt;/author&gt;&lt;author&gt;Kankirawatana, P.&lt;/author&gt;&lt;author&gt;Liu, Y. L.&lt;/author&gt;&lt;author&gt;Singh, R.&lt;/author&gt;&lt;author&gt;Standaert, D. G.&lt;/author&gt;&lt;author&gt;Thomas, A. E.&lt;/author&gt;&lt;author&gt;Ver Hoef, L. W.&lt;/author&gt;&lt;author&gt;Uab Cbd Program&lt;/author&gt;&lt;/authors&gt;&lt;/contributors&gt;&lt;titles&gt;&lt;title&gt;Cannabidiol improves frequency and severity of seizures and reduces adverse events in an open-label add-on prospective study&lt;/title&gt;&lt;secondary-title&gt;Epilepsy &amp;amp; Behavior&lt;/secondary-title&gt;&lt;/titles&gt;&lt;periodical&gt;&lt;full-title&gt;Epilepsy &amp;amp; Behavior&lt;/full-title&gt;&lt;/periodical&gt;&lt;pages&gt;131-136&lt;/pages&gt;&lt;volume&gt;87&lt;/volume&gt;&lt;dates&gt;&lt;year&gt;2018&lt;/year&gt;&lt;pub-dates&gt;&lt;date&gt;Oct&lt;/date&gt;&lt;/pub-dates&gt;&lt;/dates&gt;&lt;isbn&gt;1525-5050&lt;/isbn&gt;&lt;accession-num&gt;WOS:000448805600020&lt;/accession-num&gt;&lt;urls&gt;&lt;related-urls&gt;&lt;url&gt;&amp;lt;Go to ISI&amp;gt;://WOS:000448805600020&lt;/url&gt;&lt;/related-urls&gt;&lt;/urls&gt;&lt;electronic-resource-num&gt;10.1016/j.yebeh.2018.07.02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35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69C736E0" w14:textId="77777777" w:rsidR="004D095E" w:rsidRPr="002138D3" w:rsidRDefault="004D095E" w:rsidP="0018593A">
            <w:proofErr w:type="spellStart"/>
            <w:r w:rsidRPr="00252595">
              <w:t>Epidiolex</w:t>
            </w:r>
            <w:proofErr w:type="spellEnd"/>
            <w:r>
              <w:t>® (CBD)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1A91119C" w14:textId="77777777" w:rsidR="004D095E" w:rsidRDefault="004D095E" w:rsidP="0018593A">
            <w:r>
              <w:t>Starting dose 5 mg/kg/day divided between AM and PM taken approx. 12 h apart.</w:t>
            </w:r>
          </w:p>
          <w:p w14:paraId="4A5D462B" w14:textId="77777777" w:rsidR="004D095E" w:rsidRDefault="004D095E" w:rsidP="0018593A"/>
          <w:p w14:paraId="7759B7CF" w14:textId="77777777" w:rsidR="004D095E" w:rsidRPr="002138D3" w:rsidRDefault="004D095E" w:rsidP="0018593A">
            <w:r>
              <w:t>Dosage was allowed to be titrated in 5-mg/kg/day increments up to a max of 50 mg/kg/day, with adjustments made based on seizure response and tolerability (highest dose 2,000 mg/day)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47ED7862" w14:textId="77777777" w:rsidR="004D095E" w:rsidRPr="002138D3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14:paraId="08C79230" w14:textId="77777777" w:rsidTr="0018593A">
        <w:tc>
          <w:tcPr>
            <w:tcW w:w="1130" w:type="pct"/>
            <w:shd w:val="clear" w:color="auto" w:fill="8496B0" w:themeFill="text2" w:themeFillTint="99"/>
          </w:tcPr>
          <w:p w14:paraId="5F852671" w14:textId="77777777" w:rsidR="004D095E" w:rsidRDefault="004D095E" w:rsidP="0018593A">
            <w:r>
              <w:t xml:space="preserve">Thiele E et al., 2018 </w:t>
            </w:r>
            <w:r>
              <w:fldChar w:fldCharType="begin">
                <w:fldData xml:space="preserve">PEVuZE5vdGU+PENpdGU+PEF1dGhvcj5UaGllbGU8L0F1dGhvcj48WWVhcj4yMDE4PC9ZZWFyPjxS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aGllbGU8L0F1dGhvcj48WWVhcj4yMDE4PC9ZZWFyPjxS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36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1220B012" w14:textId="77777777" w:rsidR="004D095E" w:rsidRPr="00252595" w:rsidRDefault="004D095E" w:rsidP="0018593A">
            <w:proofErr w:type="spellStart"/>
            <w:r w:rsidRPr="00252595">
              <w:t>Epidiolex</w:t>
            </w:r>
            <w:proofErr w:type="spellEnd"/>
            <w:r>
              <w:t>® (CBD)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0B0F4F0D" w14:textId="77777777" w:rsidR="004D095E" w:rsidRDefault="004D095E" w:rsidP="0018593A">
            <w:r>
              <w:t xml:space="preserve">Dose escalation, </w:t>
            </w:r>
            <w:proofErr w:type="gramStart"/>
            <w:r>
              <w:t>2 week</w:t>
            </w:r>
            <w:proofErr w:type="gramEnd"/>
            <w:r>
              <w:t xml:space="preserve"> titration starting dose 2.5 mg/kg, followed by 12 weeks of maintenance dose (20mg/kg), dose administered in equally divided doses (half in the morning, half in the evening)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65585526" w14:textId="77777777" w:rsidR="004D095E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:rsidRPr="002138D3" w14:paraId="63806225" w14:textId="77777777" w:rsidTr="0018593A">
        <w:tc>
          <w:tcPr>
            <w:tcW w:w="1130" w:type="pct"/>
            <w:shd w:val="clear" w:color="auto" w:fill="8496B0" w:themeFill="text2" w:themeFillTint="99"/>
          </w:tcPr>
          <w:p w14:paraId="6B3FE6D2" w14:textId="77777777" w:rsidR="004D095E" w:rsidRDefault="004D095E" w:rsidP="0018593A">
            <w:r>
              <w:t xml:space="preserve">Thiele E et al., 2019 </w:t>
            </w:r>
            <w:r>
              <w:fldChar w:fldCharType="begin"/>
            </w:r>
            <w:r>
              <w:instrText xml:space="preserve"> ADDIN EN.CITE &lt;EndNote&gt;&lt;Cite&gt;&lt;Author&gt;Thiele&lt;/Author&gt;&lt;Year&gt;2019&lt;/Year&gt;&lt;RecNum&gt;6480&lt;/RecNum&gt;&lt;IDText&gt;Cannabidiol in patients with Lennox-Gastaut syndrome: Interim analysis of an open-label extension study&lt;/IDText&gt;&lt;DisplayText&gt;(151)&lt;/DisplayText&gt;&lt;record&gt;&lt;rec-number&gt;6480&lt;/rec-number&gt;&lt;foreign-keys&gt;&lt;key app="EN" db-id="v5tewpzxrs2026e2zdmpxv23xvap0ffr2xfd" timestamp="1585522610" guid="cd7f855e-01db-453e-a44c-7a311d112e45"&gt;6480&lt;/key&gt;&lt;/foreign-keys&gt;&lt;ref-type name="Journal Article"&gt;17&lt;/ref-type&gt;&lt;contributors&gt;&lt;authors&gt;&lt;author&gt;Thiele, E.&lt;/author&gt;&lt;author&gt;Marsh, E.&lt;/author&gt;&lt;author&gt;Mazurkiewicz-Beldzinska, M.&lt;/author&gt;&lt;author&gt;Halford, J. J.&lt;/author&gt;&lt;author&gt;Gunning, B.&lt;/author&gt;&lt;author&gt;Devinsky, O.&lt;/author&gt;&lt;author&gt;Checketts, D.&lt;/author&gt;&lt;author&gt;Roberts, C.&lt;/author&gt;&lt;/authors&gt;&lt;/contributors&gt;&lt;titles&gt;&lt;title&gt;Cannabidiol in patients with Lennox-Gastaut syndrome: Interim analysis of an open-label extension study&lt;/title&gt;&lt;secondary-title&gt;Epilepsia&lt;/secondary-title&gt;&lt;/titles&gt;&lt;periodical&gt;&lt;full-title&gt;Epilepsia&lt;/full-title&gt;&lt;/periodical&gt;&lt;pages&gt;419-428&lt;/pages&gt;&lt;volume&gt;60&lt;/volume&gt;&lt;number&gt;3&lt;/number&gt;&lt;dates&gt;&lt;year&gt;2019&lt;/year&gt;&lt;pub-dates&gt;&lt;date&gt;Mar&lt;/date&gt;&lt;/pub-dates&gt;&lt;/dates&gt;&lt;isbn&gt;0013-9580&lt;/isbn&gt;&lt;accession-num&gt;WOS:000460315700007&lt;/accession-num&gt;&lt;urls&gt;&lt;related-urls&gt;&lt;url&gt;&amp;lt;Go to ISI&amp;gt;://WOS:000460315700007&lt;/url&gt;&lt;/related-urls&gt;&lt;/urls&gt;&lt;electronic-resource-num&gt;10.1111/epi.1467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51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0D86E6A6" w14:textId="77777777" w:rsidR="004D095E" w:rsidRPr="002138D3" w:rsidRDefault="004D095E" w:rsidP="0018593A">
            <w:proofErr w:type="spellStart"/>
            <w:r w:rsidRPr="00252595">
              <w:t>Epidiolex</w:t>
            </w:r>
            <w:proofErr w:type="spellEnd"/>
            <w:r>
              <w:t>® (CBD)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0B4B3890" w14:textId="77777777" w:rsidR="004D095E" w:rsidRDefault="004D095E" w:rsidP="0018593A">
            <w:r>
              <w:t>T</w:t>
            </w:r>
            <w:r w:rsidRPr="00CF5674">
              <w:t>itrated from 2.5 to 20 mg/kg/d over a 2‐week titration period</w:t>
            </w:r>
            <w:r>
              <w:t>.</w:t>
            </w:r>
          </w:p>
          <w:p w14:paraId="5FC5A003" w14:textId="77777777" w:rsidR="004D095E" w:rsidRPr="002138D3" w:rsidRDefault="004D095E" w:rsidP="0018593A">
            <w:r>
              <w:t>D</w:t>
            </w:r>
            <w:r w:rsidRPr="00CF5674">
              <w:t>oses could be reduced if not tolerated or increased up to 30 mg/kg/d if thought to be of benefit.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3B9879AB" w14:textId="77777777" w:rsidR="004D095E" w:rsidRPr="002138D3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:rsidRPr="002138D3" w14:paraId="51A4A5BF" w14:textId="77777777" w:rsidTr="0018593A">
        <w:tc>
          <w:tcPr>
            <w:tcW w:w="1130" w:type="pct"/>
            <w:shd w:val="clear" w:color="auto" w:fill="8496B0" w:themeFill="text2" w:themeFillTint="99"/>
          </w:tcPr>
          <w:p w14:paraId="4F421B27" w14:textId="77777777" w:rsidR="004D095E" w:rsidRDefault="004D095E" w:rsidP="0018593A">
            <w:r>
              <w:t xml:space="preserve">Kaplan EH et al., 2017 </w:t>
            </w:r>
            <w:r>
              <w:fldChar w:fldCharType="begin">
                <w:fldData xml:space="preserve">PEVuZE5vdGU+PENpdGU+PEF1dGhvcj5LYXBsYW48L0F1dGhvcj48WWVhcj4yMDE3PC9ZZWFyPjxS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YXBsYW48L0F1dGhvcj48WWVhcj4yMDE3PC9ZZWFyPjxS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49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36188EB8" w14:textId="77777777" w:rsidR="004D095E" w:rsidRPr="002138D3" w:rsidRDefault="004D095E" w:rsidP="0018593A">
            <w:proofErr w:type="spellStart"/>
            <w:r w:rsidRPr="00252595">
              <w:t>Epidiolex</w:t>
            </w:r>
            <w:proofErr w:type="spellEnd"/>
            <w:r>
              <w:t>® (CBD)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672803BB" w14:textId="77777777" w:rsidR="004D095E" w:rsidRPr="002138D3" w:rsidRDefault="004D095E" w:rsidP="0018593A">
            <w:r>
              <w:t>Starting</w:t>
            </w:r>
            <w:r w:rsidRPr="00CF5674">
              <w:t xml:space="preserve"> dose of 2 mg/kg/day in twice-daily doses. The dose was increased to 5 mg/kg/day at week 1 and by 5 mg/kg/day each subsequent week as tolerated up to a maximum dose of 25 mg/kg/day.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05240370" w14:textId="77777777" w:rsidR="004D095E" w:rsidRPr="002138D3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:rsidRPr="002138D3" w14:paraId="2267DBC3" w14:textId="77777777" w:rsidTr="0018593A">
        <w:tc>
          <w:tcPr>
            <w:tcW w:w="1130" w:type="pct"/>
            <w:shd w:val="clear" w:color="auto" w:fill="8496B0" w:themeFill="text2" w:themeFillTint="99"/>
          </w:tcPr>
          <w:p w14:paraId="347763DC" w14:textId="77777777" w:rsidR="004D095E" w:rsidRDefault="004D095E" w:rsidP="0018593A">
            <w:r>
              <w:lastRenderedPageBreak/>
              <w:t xml:space="preserve">Gaston TE et al., 2019 </w:t>
            </w:r>
            <w:r>
              <w:fldChar w:fldCharType="begin"/>
            </w:r>
            <w:r>
              <w:instrText xml:space="preserve"> ADDIN EN.CITE &lt;EndNote&gt;&lt;Cite&gt;&lt;Author&gt;Gaston&lt;/Author&gt;&lt;Year&gt;2019&lt;/Year&gt;&lt;RecNum&gt;0&lt;/RecNum&gt;&lt;IDText&gt;Drug-drug interactions with cannabidiol (CBD) appear to have no effect on treatment response in an open-label Expanded Access Program&lt;/IDText&gt;&lt;DisplayText&gt;(238)&lt;/DisplayText&gt;&lt;record&gt;&lt;dates&gt;&lt;pub-dates&gt;&lt;date&gt;Sep&lt;/date&gt;&lt;/pub-dates&gt;&lt;year&gt;2019&lt;/year&gt;&lt;/dates&gt;&lt;urls&gt;&lt;related-urls&gt;&lt;url&gt;&amp;lt;Go to ISI&amp;gt;://WOS:000484364600030&lt;/url&gt;&lt;/related-urls&gt;&lt;/urls&gt;&lt;isbn&gt;1525-5050&lt;/isbn&gt;&lt;titles&gt;&lt;title&gt;Drug-drug interactions with cannabidiol (CBD) appear to have no effect on treatment response in an open-label Expanded Access Program&lt;/title&gt;&lt;secondary-title&gt;Epilepsy &amp;amp; Behavior&lt;/secondary-title&gt;&lt;/titles&gt;&lt;pages&gt;201-206&lt;/pages&gt;&lt;contributors&gt;&lt;authors&gt;&lt;author&gt;Gaston, T. E.&lt;/author&gt;&lt;author&gt;Bebin, E. M.&lt;/author&gt;&lt;author&gt;Cutter, G. R.&lt;/author&gt;&lt;author&gt;Ampah, S. B.&lt;/author&gt;&lt;author&gt;Liu, Y. L.&lt;/author&gt;&lt;author&gt;Grayson, L. P.&lt;/author&gt;&lt;author&gt;Szaflarski, J. P.&lt;/author&gt;&lt;author&gt;Uab Cbd Program&lt;/author&gt;&lt;/authors&gt;&lt;/contributors&gt;&lt;added-date format="utc"&gt;1580239361&lt;/added-date&gt;&lt;ref-type name="Journal Article"&gt;17&lt;/ref-type&gt;&lt;rec-number&gt;8961&lt;/rec-number&gt;&lt;last-updated-date format="utc"&gt;1580239361&lt;/last-updated-date&gt;&lt;accession-num&gt;WOS:000484364600030&lt;/accession-num&gt;&lt;electronic-resource-num&gt;10.1016/j.yebeh.2019.07.008&lt;/electronic-resource-num&gt;&lt;volume&gt;98&lt;/volu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38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633EAFBC" w14:textId="77777777" w:rsidR="004D095E" w:rsidRPr="002138D3" w:rsidRDefault="004D095E" w:rsidP="0018593A">
            <w:proofErr w:type="spellStart"/>
            <w:r w:rsidRPr="00252595">
              <w:t>Epidiolex</w:t>
            </w:r>
            <w:proofErr w:type="spellEnd"/>
            <w:r>
              <w:t>® (CBD)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76E89DB4" w14:textId="77777777" w:rsidR="004D095E" w:rsidRPr="002138D3" w:rsidRDefault="004D095E" w:rsidP="0018593A">
            <w:r w:rsidRPr="00CF5674">
              <w:t>Participants were weighed at every visit, and weight-based CBD dosing was initiated at 5 mg/kg/day and taken twice daily. At each subsequent clinic visit, CBD could be increased in 5 mg/kg/day increments every 2 weeks up to a maximum dose of 50 mg/kg/day.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54F6FD7F" w14:textId="77777777" w:rsidR="004D095E" w:rsidRPr="002138D3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:rsidRPr="002138D3" w14:paraId="39E90191" w14:textId="77777777" w:rsidTr="0018593A">
        <w:tc>
          <w:tcPr>
            <w:tcW w:w="1130" w:type="pct"/>
            <w:shd w:val="clear" w:color="auto" w:fill="8496B0" w:themeFill="text2" w:themeFillTint="99"/>
          </w:tcPr>
          <w:p w14:paraId="05668D87" w14:textId="77777777" w:rsidR="004D095E" w:rsidRDefault="004D095E" w:rsidP="0018593A">
            <w:r>
              <w:t xml:space="preserve">Treat L et al., 2017 </w:t>
            </w:r>
            <w:r>
              <w:fldChar w:fldCharType="begin"/>
            </w:r>
            <w:r>
              <w:instrText xml:space="preserve"> ADDIN EN.CITE &lt;EndNote&gt;&lt;Cite&gt;&lt;Author&gt;Treat&lt;/Author&gt;&lt;Year&gt;2017&lt;/Year&gt;&lt;RecNum&gt;6549&lt;/RecNum&gt;&lt;IDText&gt;Duration of use of oral cannabis extract in a cohort of pediatric epilepsy patients&lt;/IDText&gt;&lt;DisplayText&gt;(152)&lt;/DisplayText&gt;&lt;record&gt;&lt;rec-number&gt;6549&lt;/rec-number&gt;&lt;foreign-keys&gt;&lt;key app="EN" db-id="v5tewpzxrs2026e2zdmpxv23xvap0ffr2xfd" timestamp="1585522617" guid="64629c18-aea5-4511-b6e6-3b1e490ce0e3"&gt;6549&lt;/key&gt;&lt;/foreign-keys&gt;&lt;ref-type name="Journal Article"&gt;17&lt;/ref-type&gt;&lt;contributors&gt;&lt;authors&gt;&lt;author&gt;Treat, L.&lt;/author&gt;&lt;author&gt;Chapman, K. E.&lt;/author&gt;&lt;author&gt;Colborn, K. L.&lt;/author&gt;&lt;author&gt;Knupp, K. G.&lt;/author&gt;&lt;/authors&gt;&lt;/contributors&gt;&lt;titles&gt;&lt;title&gt;Duration of use of oral cannabis extract in a cohort of pediatric epilepsy patients&lt;/title&gt;&lt;secondary-title&gt;Epilepsia&lt;/secondary-title&gt;&lt;/titles&gt;&lt;periodical&gt;&lt;full-title&gt;Epilepsia&lt;/full-title&gt;&lt;/periodical&gt;&lt;pages&gt;123-127&lt;/pages&gt;&lt;volume&gt;58&lt;/volume&gt;&lt;number&gt;1&lt;/number&gt;&lt;dates&gt;&lt;year&gt;2017&lt;/year&gt;&lt;pub-dates&gt;&lt;date&gt;Jan&lt;/date&gt;&lt;/pub-dates&gt;&lt;/dates&gt;&lt;isbn&gt;0013-9580&lt;/isbn&gt;&lt;accession-num&gt;WOS:000393682700016&lt;/accession-num&gt;&lt;urls&gt;&lt;related-urls&gt;&lt;url&gt;&amp;lt;Go to ISI&amp;gt;://WOS:000393682700016&lt;/url&gt;&lt;/related-urls&gt;&lt;/urls&gt;&lt;electronic-resource-num&gt;10.1111/epi.1361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52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4A5024AC" w14:textId="77777777" w:rsidR="004D095E" w:rsidRPr="002138D3" w:rsidRDefault="004D095E" w:rsidP="0018593A">
            <w:r>
              <w:t>(THC and CBD) extract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7F9BAFE6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12B80D75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4EA4FDA8" w14:textId="77777777" w:rsidTr="0018593A">
        <w:tc>
          <w:tcPr>
            <w:tcW w:w="1130" w:type="pct"/>
            <w:shd w:val="clear" w:color="auto" w:fill="8496B0" w:themeFill="text2" w:themeFillTint="99"/>
          </w:tcPr>
          <w:p w14:paraId="3AEDFD21" w14:textId="77777777" w:rsidR="004D095E" w:rsidRDefault="004D095E" w:rsidP="0018593A">
            <w:proofErr w:type="spellStart"/>
            <w:r>
              <w:t>Porcari</w:t>
            </w:r>
            <w:proofErr w:type="spellEnd"/>
            <w:r>
              <w:t xml:space="preserve"> G et al., 2018 </w:t>
            </w:r>
            <w:r>
              <w:fldChar w:fldCharType="begin">
                <w:fldData xml:space="preserve">PEVuZE5vdGU+PENpdGU+PEF1dGhvcj5Qb3JjYXJpPC9BdXRob3I+PFllYXI+MjAxODwvWWVhcj48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b3JjYXJpPC9BdXRob3I+PFllYXI+MjAxODwvWWVhcj48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50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5714B294" w14:textId="77777777" w:rsidR="004D095E" w:rsidRPr="002138D3" w:rsidRDefault="004D095E" w:rsidP="0018593A">
            <w:r>
              <w:t>CBD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5013BE91" w14:textId="77777777" w:rsidR="004D095E" w:rsidRPr="002138D3" w:rsidRDefault="004D095E" w:rsidP="0018593A">
            <w:r>
              <w:t>Dose range 0.018-50 mg/kg/day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2082A29C" w14:textId="77777777" w:rsidR="004D095E" w:rsidRPr="002138D3" w:rsidRDefault="004D095E" w:rsidP="0018593A">
            <w:r>
              <w:t xml:space="preserve">Low </w:t>
            </w:r>
            <w:proofErr w:type="spellStart"/>
            <w:proofErr w:type="gramStart"/>
            <w:r>
              <w:t>THC:high</w:t>
            </w:r>
            <w:proofErr w:type="spellEnd"/>
            <w:proofErr w:type="gramEnd"/>
            <w:r>
              <w:t xml:space="preserve"> CBD</w:t>
            </w:r>
          </w:p>
        </w:tc>
      </w:tr>
      <w:tr w:rsidR="004D095E" w:rsidRPr="002138D3" w14:paraId="59774FC3" w14:textId="77777777" w:rsidTr="0018593A">
        <w:tc>
          <w:tcPr>
            <w:tcW w:w="1130" w:type="pct"/>
            <w:shd w:val="clear" w:color="auto" w:fill="8496B0" w:themeFill="text2" w:themeFillTint="99"/>
          </w:tcPr>
          <w:p w14:paraId="2AA3FEB5" w14:textId="77777777" w:rsidR="004D095E" w:rsidRDefault="004D095E" w:rsidP="0018593A">
            <w:proofErr w:type="spellStart"/>
            <w:r>
              <w:t>Szaflarski</w:t>
            </w:r>
            <w:proofErr w:type="spellEnd"/>
            <w:r>
              <w:t xml:space="preserve"> JP et al., 2019 </w:t>
            </w:r>
            <w:r>
              <w:fldChar w:fldCharType="begin"/>
            </w:r>
            <w:r>
              <w:instrText xml:space="preserve"> ADDIN EN.CITE &lt;EndNote&gt;&lt;Cite&gt;&lt;Author&gt;Szaflarski&lt;/Author&gt;&lt;Year&gt;2019&lt;/Year&gt;&lt;RecNum&gt;6346&lt;/RecNum&gt;&lt;IDText&gt;Higher cannabidiol plasma levels are associated with better seizure response following treatment with a pharmaceutical grade cannabidiol&lt;/IDText&gt;&lt;DisplayText&gt;(139)&lt;/DisplayText&gt;&lt;record&gt;&lt;rec-number&gt;6346&lt;/rec-number&gt;&lt;foreign-keys&gt;&lt;key app="EN" db-id="v5tewpzxrs2026e2zdmpxv23xvap0ffr2xfd" timestamp="1585522597" guid="fab9d618-b6ae-4722-ab2a-e4ff9db45dba"&gt;6346&lt;/key&gt;&lt;/foreign-keys&gt;&lt;ref-type name="Journal Article"&gt;17&lt;/ref-type&gt;&lt;contributors&gt;&lt;authors&gt;&lt;author&gt;Szaflarski, J. P.&lt;/author&gt;&lt;author&gt;Hernando, K.&lt;/author&gt;&lt;author&gt;Bebin, E. M.&lt;/author&gt;&lt;author&gt;Gaston, T. E.&lt;/author&gt;&lt;author&gt;Grayson, L. E.&lt;/author&gt;&lt;author&gt;Ampah, S. B.&lt;/author&gt;&lt;author&gt;Moreadith, R.&lt;/author&gt;&lt;/authors&gt;&lt;/contributors&gt;&lt;titles&gt;&lt;title&gt;Higher cannabidiol plasma levels are associated with better seizure response following treatment with a pharmaceutical grade cannabidiol&lt;/title&gt;&lt;secondary-title&gt;Epilepsy &amp;amp; Behavior&lt;/secondary-title&gt;&lt;/titles&gt;&lt;periodical&gt;&lt;full-title&gt;Epilepsy &amp;amp; Behavior&lt;/full-title&gt;&lt;/periodical&gt;&lt;pages&gt;131-136&lt;/pages&gt;&lt;volume&gt;95&lt;/volume&gt;&lt;dates&gt;&lt;year&gt;2019&lt;/year&gt;&lt;pub-dates&gt;&lt;date&gt;Jun&lt;/date&gt;&lt;/pub-dates&gt;&lt;/dates&gt;&lt;isbn&gt;1525-5050&lt;/isbn&gt;&lt;accession-num&gt;WOS:000469418500021&lt;/accession-num&gt;&lt;urls&gt;&lt;related-urls&gt;&lt;url&gt;&amp;lt;Go to ISI&amp;gt;://WOS:000469418500021&lt;/url&gt;&lt;/related-urls&gt;&lt;/urls&gt;&lt;electronic-resource-num&gt;10.1016/j.yebeh.2019.03.04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39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706F3613" w14:textId="77777777" w:rsidR="004D095E" w:rsidRPr="002138D3" w:rsidRDefault="004D095E" w:rsidP="0018593A">
            <w:proofErr w:type="spellStart"/>
            <w:r w:rsidRPr="00252595">
              <w:t>Epidiolex</w:t>
            </w:r>
            <w:proofErr w:type="spellEnd"/>
            <w:r>
              <w:t>® (CBD)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757A6C50" w14:textId="77777777" w:rsidR="004D095E" w:rsidRPr="002138D3" w:rsidRDefault="004D095E" w:rsidP="0018593A">
            <w:r>
              <w:t>Starting dose</w:t>
            </w:r>
            <w:r w:rsidRPr="00CF5674">
              <w:t xml:space="preserve"> 5 mg/kg/day divided between morning and evening dosages that were taken ~ 12 h apart. At each follow-up visit, the dosage was allowed to be titrated in 5 mg/kg/day increments up to a maximum of 50 mg/kg/day with adjustments made based on seizure response and tolerability</w:t>
            </w:r>
            <w:r>
              <w:t>.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749A2B2D" w14:textId="77777777" w:rsidR="004D095E" w:rsidRPr="002138D3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:rsidRPr="002138D3" w14:paraId="398ABCFF" w14:textId="77777777" w:rsidTr="0018593A">
        <w:tc>
          <w:tcPr>
            <w:tcW w:w="1130" w:type="pct"/>
            <w:shd w:val="clear" w:color="auto" w:fill="8496B0" w:themeFill="text2" w:themeFillTint="99"/>
          </w:tcPr>
          <w:p w14:paraId="513BD3C4" w14:textId="77777777" w:rsidR="004D095E" w:rsidRDefault="004D095E" w:rsidP="0018593A">
            <w:r>
              <w:t xml:space="preserve">Gaston TE et al., 2017 </w:t>
            </w:r>
            <w:r>
              <w:fldChar w:fldCharType="begin">
                <w:fldData xml:space="preserve">PEVuZE5vdGU+PENpdGU+PEF1dGhvcj5HYXN0b248L0F1dGhvcj48WWVhcj4yMDE3PC9ZZWFyPjxS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YXN0b248L0F1dGhvcj48WWVhcj4yMDE3PC9ZZWFyPjxS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57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7F37DD91" w14:textId="77777777" w:rsidR="004D095E" w:rsidRPr="002138D3" w:rsidRDefault="004D095E" w:rsidP="0018593A">
            <w:proofErr w:type="spellStart"/>
            <w:r w:rsidRPr="00252595">
              <w:t>Epidiolex</w:t>
            </w:r>
            <w:proofErr w:type="spellEnd"/>
            <w:r>
              <w:t>® (CBD)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1D3BFBF0" w14:textId="77777777" w:rsidR="004D095E" w:rsidRPr="002138D3" w:rsidRDefault="004D095E" w:rsidP="0018593A">
            <w:r>
              <w:t xml:space="preserve">Starting dose </w:t>
            </w:r>
            <w:r w:rsidRPr="00EC4FA5">
              <w:t>5 mg/kg/day and increased every 2 weeks by 5 mg/kg/day up to a maximum of 50 mg/kg/day.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213CEE32" w14:textId="77777777" w:rsidR="004D095E" w:rsidRPr="002138D3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:rsidRPr="002138D3" w14:paraId="2528F40A" w14:textId="77777777" w:rsidTr="0018593A">
        <w:tc>
          <w:tcPr>
            <w:tcW w:w="1130" w:type="pct"/>
            <w:shd w:val="clear" w:color="auto" w:fill="8496B0" w:themeFill="text2" w:themeFillTint="99"/>
          </w:tcPr>
          <w:p w14:paraId="1A814B65" w14:textId="77777777" w:rsidR="004D095E" w:rsidRDefault="004D095E" w:rsidP="0018593A">
            <w:r>
              <w:t xml:space="preserve">Devinsky O et al., 2019 </w:t>
            </w:r>
            <w:r>
              <w:fldChar w:fldCharType="begin">
                <w:fldData xml:space="preserve">PEVuZE5vdGU+PENpdGU+PEF1dGhvcj5EZXZpbnNreTwvQXV0aG9yPjxZZWFyPjIwMTk8L1llYXI+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ZXZpbnNreTwvQXV0aG9yPjxZZWFyPjIwMTk8L1llYXI+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40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6D36237A" w14:textId="77777777" w:rsidR="004D095E" w:rsidRPr="002138D3" w:rsidRDefault="004D095E" w:rsidP="0018593A">
            <w:proofErr w:type="spellStart"/>
            <w:r w:rsidRPr="00252595">
              <w:t>Epidiolex</w:t>
            </w:r>
            <w:proofErr w:type="spellEnd"/>
            <w:r>
              <w:t>® (CBD)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50FBEB97" w14:textId="77777777" w:rsidR="004D095E" w:rsidRPr="002138D3" w:rsidRDefault="004D095E" w:rsidP="0018593A">
            <w:r>
              <w:t>T</w:t>
            </w:r>
            <w:r w:rsidRPr="00EC4FA5">
              <w:t>itrated from 2.5 to 20 mg/kg/d over a 2‐week period, with their existing medications. Based on response and tolerance, CBD could be reduced or increased up to 30 mg/kg/d</w:t>
            </w:r>
            <w:r>
              <w:t>.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6B89EBD3" w14:textId="77777777" w:rsidR="004D095E" w:rsidRPr="002138D3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:rsidRPr="002138D3" w14:paraId="78419001" w14:textId="77777777" w:rsidTr="0018593A">
        <w:tc>
          <w:tcPr>
            <w:tcW w:w="1130" w:type="pct"/>
            <w:shd w:val="clear" w:color="auto" w:fill="8496B0" w:themeFill="text2" w:themeFillTint="99"/>
          </w:tcPr>
          <w:p w14:paraId="2F26FD2C" w14:textId="77777777" w:rsidR="004D095E" w:rsidRDefault="004D095E" w:rsidP="0018593A">
            <w:proofErr w:type="spellStart"/>
            <w:r>
              <w:t>Szaflarski</w:t>
            </w:r>
            <w:proofErr w:type="spellEnd"/>
            <w:r>
              <w:t xml:space="preserve"> JP et al., 2018 </w:t>
            </w:r>
            <w:r>
              <w:fldChar w:fldCharType="begin">
                <w:fldData xml:space="preserve">PEVuZE5vdGU+PENpdGU+PEF1dGhvcj5TemFmbGFyc2tpPC9BdXRob3I+PFllYXI+MjAxODwvWWVh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emFmbGFyc2tpPC9BdXRob3I+PFllYXI+MjAxODwvWWVh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41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05CB5D26" w14:textId="77777777" w:rsidR="004D095E" w:rsidRPr="002138D3" w:rsidRDefault="004D095E" w:rsidP="0018593A">
            <w:proofErr w:type="spellStart"/>
            <w:r w:rsidRPr="00252595">
              <w:t>Epidiolex</w:t>
            </w:r>
            <w:proofErr w:type="spellEnd"/>
            <w:r>
              <w:t>® (CBD)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65C13E50" w14:textId="77777777" w:rsidR="004D095E" w:rsidRPr="002138D3" w:rsidRDefault="004D095E" w:rsidP="0018593A">
            <w:r>
              <w:t>S</w:t>
            </w:r>
            <w:r w:rsidRPr="00EC4FA5">
              <w:t xml:space="preserve">tarting </w:t>
            </w:r>
            <w:r>
              <w:t xml:space="preserve">dose </w:t>
            </w:r>
            <w:r w:rsidRPr="00EC4FA5">
              <w:t>at 2‐10 mg/kg/d, titrated to a maximum dose of 25‐50 mg/kg/d.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41807627" w14:textId="77777777" w:rsidR="004D095E" w:rsidRPr="002138D3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:rsidRPr="002138D3" w14:paraId="41C45F43" w14:textId="77777777" w:rsidTr="0018593A">
        <w:tc>
          <w:tcPr>
            <w:tcW w:w="1130" w:type="pct"/>
            <w:shd w:val="clear" w:color="auto" w:fill="8496B0" w:themeFill="text2" w:themeFillTint="99"/>
          </w:tcPr>
          <w:p w14:paraId="063E6E67" w14:textId="77777777" w:rsidR="004D095E" w:rsidRDefault="004D095E" w:rsidP="0018593A">
            <w:r>
              <w:lastRenderedPageBreak/>
              <w:t xml:space="preserve">Sands TT et al., 2019 </w:t>
            </w:r>
            <w:r>
              <w:fldChar w:fldCharType="begin">
                <w:fldData xml:space="preserve">PEVuZE5vdGU+PENpdGU+PEF1dGhvcj5TYW5kczwvQXV0aG9yPjxZZWFyPjIwMTk8L1llYXI+PFJl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5kczwvQXV0aG9yPjxZZWFyPjIwMTk8L1llYXI+PFJl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42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241E1899" w14:textId="77777777" w:rsidR="004D095E" w:rsidRPr="002138D3" w:rsidRDefault="004D095E" w:rsidP="0018593A">
            <w:proofErr w:type="spellStart"/>
            <w:r w:rsidRPr="00252595">
              <w:t>Epidiolex</w:t>
            </w:r>
            <w:proofErr w:type="spellEnd"/>
            <w:r>
              <w:t>® (CBD)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31A25B62" w14:textId="77777777" w:rsidR="004D095E" w:rsidRPr="002138D3" w:rsidRDefault="004D095E" w:rsidP="0018593A">
            <w:r>
              <w:t xml:space="preserve">Starting dose </w:t>
            </w:r>
            <w:r w:rsidRPr="00EC4FA5">
              <w:t>5 mg/kg/day and titrated weekly by 5-mg/kg increments to a dose of 25 mg/kg/day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3C98821D" w14:textId="77777777" w:rsidR="004D095E" w:rsidRPr="002138D3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:rsidRPr="002138D3" w14:paraId="0B230D42" w14:textId="77777777" w:rsidTr="0018593A">
        <w:tc>
          <w:tcPr>
            <w:tcW w:w="1130" w:type="pct"/>
            <w:shd w:val="clear" w:color="auto" w:fill="8496B0" w:themeFill="text2" w:themeFillTint="99"/>
          </w:tcPr>
          <w:p w14:paraId="2587672E" w14:textId="77777777" w:rsidR="004D095E" w:rsidRDefault="004D095E" w:rsidP="0018593A">
            <w:proofErr w:type="spellStart"/>
            <w:r>
              <w:t>Wheless</w:t>
            </w:r>
            <w:proofErr w:type="spellEnd"/>
            <w:r>
              <w:t xml:space="preserve"> JW et al., 2019 </w:t>
            </w:r>
            <w:r>
              <w:fldChar w:fldCharType="begin"/>
            </w:r>
            <w:r>
              <w:instrText xml:space="preserve"> ADDIN EN.CITE &lt;EndNote&gt;&lt;Cite&gt;&lt;Author&gt;Wheless&lt;/Author&gt;&lt;Year&gt;2019&lt;/Year&gt;&lt;RecNum&gt;6913&lt;/RecNum&gt;&lt;IDText&gt;Pharmacokinetics and Tolerability of Multiple Doses of Pharmaceutical-Grade Synthetic Cannabidiol in Pediatric Patients with Treatment-Resistant Epilepsy&lt;/IDText&gt;&lt;DisplayText&gt;(154)&lt;/DisplayText&gt;&lt;record&gt;&lt;rec-number&gt;6913&lt;/rec-number&gt;&lt;foreign-keys&gt;&lt;key app="EN" db-id="v5tewpzxrs2026e2zdmpxv23xvap0ffr2xfd" timestamp="1585522695" guid="46eb555e-48e0-43dd-9b96-995e12ca271e"&gt;6913&lt;/key&gt;&lt;/foreign-keys&gt;&lt;ref-type name="Journal Article"&gt;17&lt;/ref-type&gt;&lt;contributors&gt;&lt;authors&gt;&lt;author&gt;Wheless, J. W.&lt;/author&gt;&lt;author&gt;Dlugos, D.&lt;/author&gt;&lt;author&gt;Miller, I.&lt;/author&gt;&lt;author&gt;Oh, D. A.&lt;/author&gt;&lt;author&gt;Parikh, N.&lt;/author&gt;&lt;author&gt;Phillips, S.&lt;/author&gt;&lt;author&gt;Ben Renfroe, J.&lt;/author&gt;&lt;author&gt;Roberts, C. M.&lt;/author&gt;&lt;author&gt;Saeed, I.&lt;/author&gt;&lt;author&gt;Sparagana, S. P.&lt;/author&gt;&lt;author&gt;Yu, J.&lt;/author&gt;&lt;author&gt;Cilio, M. R.&lt;/author&gt;&lt;author&gt;Kohrman, M.&lt;/author&gt;&lt;author&gt;Raja, R.&lt;/author&gt;&lt;author&gt;I. N. S. Study Investigators&lt;/author&gt;&lt;/authors&gt;&lt;/contributors&gt;&lt;titles&gt;&lt;title&gt;Pharmacokinetics and Tolerability of Multiple Doses of Pharmaceutical-Grade Synthetic Cannabidiol in Pediatric Patients with Treatment-Resistant Epilepsy&lt;/title&gt;&lt;secondary-title&gt;Cns Drugs&lt;/secondary-title&gt;&lt;/titles&gt;&lt;periodical&gt;&lt;full-title&gt;CNS Drugs&lt;/full-title&gt;&lt;/periodical&gt;&lt;pages&gt;593-604&lt;/pages&gt;&lt;volume&gt;33&lt;/volume&gt;&lt;number&gt;6&lt;/number&gt;&lt;dates&gt;&lt;year&gt;2019&lt;/year&gt;&lt;pub-dates&gt;&lt;date&gt;Jun&lt;/date&gt;&lt;/pub-dates&gt;&lt;/dates&gt;&lt;isbn&gt;1172-7047&lt;/isbn&gt;&lt;accession-num&gt;WOS:000469033500006&lt;/accession-num&gt;&lt;urls&gt;&lt;related-urls&gt;&lt;url&gt;&amp;lt;Go to ISI&amp;gt;://WOS:000469033500006&lt;/url&gt;&lt;/related-urls&gt;&lt;/urls&gt;&lt;electronic-resource-num&gt;10.1007/s40263-019-00624-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54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568E2162" w14:textId="77777777" w:rsidR="004D095E" w:rsidRPr="002138D3" w:rsidRDefault="004D095E" w:rsidP="0018593A">
            <w:proofErr w:type="spellStart"/>
            <w:r w:rsidRPr="00252595">
              <w:t>Epidiolex</w:t>
            </w:r>
            <w:proofErr w:type="spellEnd"/>
            <w:r>
              <w:t>® (CBD)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25A385FE" w14:textId="77777777" w:rsidR="004D095E" w:rsidRPr="002138D3" w:rsidRDefault="004D095E" w:rsidP="0018593A">
            <w:r w:rsidRPr="00270F75">
              <w:t>Single dose (5, 10, or 20 mg/kg) on day 1 and twice-daily dosing on days 4 through 10 (10-mg/kg [cohort 1], 20-mg/kg [cohort 2], or 40-mg/kg [cohort 3] total daily dose)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0D582F81" w14:textId="77777777" w:rsidR="004D095E" w:rsidRPr="002138D3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:rsidRPr="002138D3" w14:paraId="75F90622" w14:textId="77777777" w:rsidTr="0018593A">
        <w:tc>
          <w:tcPr>
            <w:tcW w:w="1130" w:type="pct"/>
            <w:shd w:val="clear" w:color="auto" w:fill="8496B0" w:themeFill="text2" w:themeFillTint="99"/>
          </w:tcPr>
          <w:p w14:paraId="5AC04297" w14:textId="77777777" w:rsidR="004D095E" w:rsidRDefault="004D095E" w:rsidP="0018593A">
            <w:proofErr w:type="spellStart"/>
            <w:r>
              <w:t>Knupp</w:t>
            </w:r>
            <w:proofErr w:type="spellEnd"/>
            <w:r>
              <w:t xml:space="preserve"> KG et al., 2019 </w:t>
            </w:r>
            <w:r>
              <w:fldChar w:fldCharType="begin">
                <w:fldData xml:space="preserve">PEVuZE5vdGU+PENpdGU+PEF1dGhvcj5LbnVwcDwvQXV0aG9yPjxZZWFyPjIwMTk8L1llYXI+PFJl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nVwcDwvQXV0aG9yPjxZZWFyPjIwMTk8L1llYXI+PFJl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46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1CC77BBD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2BE2D62E" w14:textId="77777777" w:rsidR="004D095E" w:rsidRPr="002138D3" w:rsidRDefault="004D095E" w:rsidP="0018593A">
            <w:r>
              <w:t xml:space="preserve">Daily dose </w:t>
            </w:r>
            <w:r w:rsidRPr="00270F75">
              <w:t>1 mg/kg/day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383F785B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55827375" w14:textId="77777777" w:rsidTr="0018593A">
        <w:tc>
          <w:tcPr>
            <w:tcW w:w="1130" w:type="pct"/>
            <w:shd w:val="clear" w:color="auto" w:fill="8496B0" w:themeFill="text2" w:themeFillTint="99"/>
          </w:tcPr>
          <w:p w14:paraId="6D6D46B4" w14:textId="77777777" w:rsidR="004D095E" w:rsidRDefault="004D095E" w:rsidP="0018593A">
            <w:r>
              <w:t xml:space="preserve">Gaston TE et al., 2019 </w:t>
            </w:r>
            <w:r>
              <w:fldChar w:fldCharType="begin">
                <w:fldData xml:space="preserve">PEVuZE5vdGU+PENpdGU+PEF1dGhvcj5HYXN0b248L0F1dGhvcj48WWVhcj4yMDE5PC9ZZWFyPjxS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YXN0b248L0F1dGhvcj48WWVhcj4yMDE5PC9ZZWFyPjxS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44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143E4714" w14:textId="77777777" w:rsidR="004D095E" w:rsidRPr="002138D3" w:rsidRDefault="004D095E" w:rsidP="0018593A">
            <w:proofErr w:type="spellStart"/>
            <w:r w:rsidRPr="00252595">
              <w:t>Epidiolex</w:t>
            </w:r>
            <w:proofErr w:type="spellEnd"/>
            <w:r>
              <w:t>® (CBD)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34397C18" w14:textId="77777777" w:rsidR="004D095E" w:rsidRPr="002138D3" w:rsidRDefault="004D095E" w:rsidP="0018593A">
            <w:r>
              <w:t>Starting dose</w:t>
            </w:r>
            <w:r w:rsidRPr="00A83131">
              <w:t xml:space="preserve"> CBD 5 mg/kg/day with dose increasing every 2 weeks by increments of 5 mg/kg/day to seizure control or tolerability at in-person visits to a maximum dose of 50 mg/kg/day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1C5A768B" w14:textId="77777777" w:rsidR="004D095E" w:rsidRPr="002138D3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:rsidRPr="002138D3" w14:paraId="6960493C" w14:textId="77777777" w:rsidTr="0018593A">
        <w:tc>
          <w:tcPr>
            <w:tcW w:w="1130" w:type="pct"/>
            <w:shd w:val="clear" w:color="auto" w:fill="8496B0" w:themeFill="text2" w:themeFillTint="99"/>
          </w:tcPr>
          <w:p w14:paraId="08943BDB" w14:textId="77777777" w:rsidR="004D095E" w:rsidRDefault="004D095E" w:rsidP="0018593A">
            <w:r>
              <w:t xml:space="preserve">Devinsky O et al., 2018 </w:t>
            </w:r>
            <w:r>
              <w:fldChar w:fldCharType="begin">
                <w:fldData xml:space="preserve">PEVuZE5vdGU+PENpdGU+PEF1dGhvcj5EZXZpbnNreTwvQXV0aG9yPjxZZWFyPjIwMTg8L1llYXI+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ZXZpbnNreTwvQXV0aG9yPjxZZWFyPjIwMTg8L1llYXI+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53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39C8E6B3" w14:textId="77777777" w:rsidR="004D095E" w:rsidRPr="002138D3" w:rsidRDefault="004D095E" w:rsidP="0018593A">
            <w:proofErr w:type="spellStart"/>
            <w:r w:rsidRPr="00252595">
              <w:t>Epidiolex</w:t>
            </w:r>
            <w:proofErr w:type="spellEnd"/>
            <w:r>
              <w:t>® (CBD)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6B4725F6" w14:textId="77777777" w:rsidR="004D095E" w:rsidRDefault="004D095E" w:rsidP="0018593A">
            <w:r w:rsidRPr="00A83131">
              <w:t>5, 10, or 20 mg/kg/d</w:t>
            </w:r>
            <w:r>
              <w:t>,</w:t>
            </w:r>
            <w:r w:rsidRPr="00A83131">
              <w:t xml:space="preserve"> </w:t>
            </w:r>
          </w:p>
          <w:p w14:paraId="23882C67" w14:textId="77777777" w:rsidR="004D095E" w:rsidRPr="002138D3" w:rsidRDefault="004D095E" w:rsidP="0018593A">
            <w:r w:rsidRPr="006B2AC8">
              <w:t>administered twice daily starting at 2.5 mg/kg/d (or equivalent volume for placebo) and increasing by 2.5–5.0 mg/kg every other day to randomized dose, which took 3, 7, and 11 days for the 5, 10, and 20 mg/kg/d doses, respectively.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3A1C43C2" w14:textId="77777777" w:rsidR="004D095E" w:rsidRPr="002138D3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:rsidRPr="002138D3" w14:paraId="1BAE2140" w14:textId="77777777" w:rsidTr="0018593A">
        <w:trPr>
          <w:trHeight w:val="296"/>
        </w:trPr>
        <w:tc>
          <w:tcPr>
            <w:tcW w:w="1130" w:type="pct"/>
            <w:shd w:val="clear" w:color="auto" w:fill="8496B0" w:themeFill="text2" w:themeFillTint="99"/>
          </w:tcPr>
          <w:p w14:paraId="2DE661E2" w14:textId="77777777" w:rsidR="004D095E" w:rsidRDefault="004D095E" w:rsidP="0018593A">
            <w:r>
              <w:t xml:space="preserve">Devinsky O et al., 2017 </w:t>
            </w:r>
            <w:r>
              <w:fldChar w:fldCharType="begin">
                <w:fldData xml:space="preserve">PEVuZE5vdGU+PENpdGU+PEF1dGhvcj5EZXZpbnNreTwvQXV0aG9yPjxZZWFyPjIwMTc8L1llYXI+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ZXZpbnNreTwvQXV0aG9yPjxZZWFyPjIwMTc8L1llYXI+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45)</w:t>
            </w:r>
            <w:r>
              <w:fldChar w:fldCharType="end"/>
            </w:r>
          </w:p>
        </w:tc>
        <w:tc>
          <w:tcPr>
            <w:tcW w:w="1228" w:type="pct"/>
            <w:shd w:val="clear" w:color="auto" w:fill="8496B0" w:themeFill="text2" w:themeFillTint="99"/>
          </w:tcPr>
          <w:p w14:paraId="7A45E1D5" w14:textId="77777777" w:rsidR="004D095E" w:rsidRPr="002138D3" w:rsidRDefault="004D095E" w:rsidP="0018593A">
            <w:proofErr w:type="spellStart"/>
            <w:r w:rsidRPr="00252595">
              <w:t>Epidiolex</w:t>
            </w:r>
            <w:proofErr w:type="spellEnd"/>
            <w:r>
              <w:t>® (CBD)</w:t>
            </w:r>
          </w:p>
        </w:tc>
        <w:tc>
          <w:tcPr>
            <w:tcW w:w="1510" w:type="pct"/>
            <w:shd w:val="clear" w:color="auto" w:fill="8496B0" w:themeFill="text2" w:themeFillTint="99"/>
          </w:tcPr>
          <w:p w14:paraId="65F59433" w14:textId="77777777" w:rsidR="004D095E" w:rsidRDefault="004D095E" w:rsidP="0018593A">
            <w:r>
              <w:t>5, 10, and 20 mg per kilogram of body weight per day, administered twice daily.</w:t>
            </w:r>
          </w:p>
          <w:p w14:paraId="1943510E" w14:textId="77777777" w:rsidR="004D095E" w:rsidRPr="002138D3" w:rsidRDefault="004D095E" w:rsidP="0018593A">
            <w:r>
              <w:t>Dose was escalated up to 20 mg per kilogram per day (or equivalent volume of placebo) with the use of a 14-day dosing regimen.</w:t>
            </w:r>
          </w:p>
        </w:tc>
        <w:tc>
          <w:tcPr>
            <w:tcW w:w="1132" w:type="pct"/>
            <w:shd w:val="clear" w:color="auto" w:fill="8496B0" w:themeFill="text2" w:themeFillTint="99"/>
          </w:tcPr>
          <w:p w14:paraId="46894879" w14:textId="77777777" w:rsidR="004D095E" w:rsidRPr="002138D3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:rsidRPr="002138D3" w14:paraId="66627E57" w14:textId="77777777" w:rsidTr="0018593A">
        <w:tc>
          <w:tcPr>
            <w:tcW w:w="1130" w:type="pct"/>
            <w:shd w:val="clear" w:color="auto" w:fill="FBE4D5" w:themeFill="accent2" w:themeFillTint="33"/>
          </w:tcPr>
          <w:p w14:paraId="023E5F2F" w14:textId="77777777" w:rsidR="004D095E" w:rsidRPr="006B71D4" w:rsidRDefault="004D095E" w:rsidP="0018593A">
            <w:pPr>
              <w:rPr>
                <w:b/>
                <w:bCs/>
              </w:rPr>
            </w:pPr>
            <w:r w:rsidRPr="006B71D4">
              <w:rPr>
                <w:b/>
                <w:bCs/>
              </w:rPr>
              <w:t xml:space="preserve">Glaucoma </w:t>
            </w:r>
          </w:p>
        </w:tc>
        <w:tc>
          <w:tcPr>
            <w:tcW w:w="1228" w:type="pct"/>
            <w:shd w:val="clear" w:color="auto" w:fill="FBE4D5" w:themeFill="accent2" w:themeFillTint="33"/>
          </w:tcPr>
          <w:p w14:paraId="2DD633C4" w14:textId="77777777" w:rsidR="004D095E" w:rsidRPr="002138D3" w:rsidRDefault="004D095E" w:rsidP="0018593A">
            <w:r w:rsidRPr="002138D3">
              <w:t>---</w:t>
            </w:r>
          </w:p>
        </w:tc>
        <w:tc>
          <w:tcPr>
            <w:tcW w:w="1510" w:type="pct"/>
            <w:shd w:val="clear" w:color="auto" w:fill="FBE4D5" w:themeFill="accent2" w:themeFillTint="33"/>
          </w:tcPr>
          <w:p w14:paraId="0D8CA7B2" w14:textId="77777777" w:rsidR="004D095E" w:rsidRPr="002138D3" w:rsidRDefault="004D095E" w:rsidP="0018593A">
            <w:r w:rsidRPr="002138D3">
              <w:t>---</w:t>
            </w:r>
          </w:p>
        </w:tc>
        <w:tc>
          <w:tcPr>
            <w:tcW w:w="1132" w:type="pct"/>
            <w:shd w:val="clear" w:color="auto" w:fill="FBE4D5" w:themeFill="accent2" w:themeFillTint="33"/>
          </w:tcPr>
          <w:p w14:paraId="680A18B3" w14:textId="77777777" w:rsidR="004D095E" w:rsidRPr="002138D3" w:rsidRDefault="004D095E" w:rsidP="0018593A">
            <w:r w:rsidRPr="002138D3">
              <w:t>---</w:t>
            </w:r>
          </w:p>
        </w:tc>
      </w:tr>
      <w:tr w:rsidR="004D095E" w:rsidRPr="002138D3" w14:paraId="6B81A49B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6B95BE59" w14:textId="77777777" w:rsidR="004D095E" w:rsidRPr="00D42AA4" w:rsidRDefault="004D095E" w:rsidP="0018593A">
            <w:pPr>
              <w:rPr>
                <w:b/>
                <w:bCs/>
              </w:rPr>
            </w:pPr>
            <w:r w:rsidRPr="00D42AA4">
              <w:rPr>
                <w:b/>
                <w:bCs/>
              </w:rPr>
              <w:t>HIV</w:t>
            </w:r>
            <w:r>
              <w:rPr>
                <w:b/>
                <w:bCs/>
              </w:rPr>
              <w:t>/AIDS</w:t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6AB44800" w14:textId="77777777" w:rsidR="004D095E" w:rsidRPr="002138D3" w:rsidRDefault="004D095E" w:rsidP="0018593A"/>
        </w:tc>
        <w:tc>
          <w:tcPr>
            <w:tcW w:w="1510" w:type="pct"/>
            <w:shd w:val="clear" w:color="auto" w:fill="F4B083" w:themeFill="accent2" w:themeFillTint="99"/>
          </w:tcPr>
          <w:p w14:paraId="213B28F4" w14:textId="77777777" w:rsidR="004D095E" w:rsidRPr="002138D3" w:rsidRDefault="004D095E" w:rsidP="0018593A"/>
        </w:tc>
        <w:tc>
          <w:tcPr>
            <w:tcW w:w="1132" w:type="pct"/>
            <w:shd w:val="clear" w:color="auto" w:fill="F4B083" w:themeFill="accent2" w:themeFillTint="99"/>
          </w:tcPr>
          <w:p w14:paraId="759EE344" w14:textId="77777777" w:rsidR="004D095E" w:rsidRPr="002138D3" w:rsidRDefault="004D095E" w:rsidP="0018593A"/>
        </w:tc>
      </w:tr>
      <w:tr w:rsidR="004D095E" w:rsidRPr="002138D3" w14:paraId="3BBC6E7A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6794C6B7" w14:textId="77777777" w:rsidR="004D095E" w:rsidRDefault="004D095E" w:rsidP="0018593A">
            <w:proofErr w:type="spellStart"/>
            <w:r>
              <w:t>Gamarel</w:t>
            </w:r>
            <w:proofErr w:type="spellEnd"/>
            <w:r>
              <w:t xml:space="preserve"> KE et al., 2016 </w:t>
            </w:r>
            <w:r>
              <w:fldChar w:fldCharType="begin">
                <w:fldData xml:space="preserve">PEVuZE5vdGU+PENpdGU+PEF1dGhvcj5HYW1hcmVsPC9BdXRob3I+PFllYXI+MjAxNjwvWWVhcj48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YW1hcmVsPC9BdXRob3I+PFllYXI+MjAxNjwvWWVhcj48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78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519856C9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5C4643F8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0EAA70F7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1057C700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46E70162" w14:textId="77777777" w:rsidR="004D095E" w:rsidRDefault="004D095E" w:rsidP="0018593A">
            <w:r>
              <w:lastRenderedPageBreak/>
              <w:t xml:space="preserve">Gross IM et al., 2016 </w:t>
            </w:r>
            <w:r>
              <w:fldChar w:fldCharType="begin">
                <w:fldData xml:space="preserve">PEVuZE5vdGU+PENpdGU+PEF1dGhvcj5Hcm9zczwvQXV0aG9yPjxZZWFyPjIwMTY8L1llYXI+PFJl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cm9zczwvQXV0aG9yPjxZZWFyPjIwMTY8L1llYXI+PFJl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232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272CD5E2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7E160B4D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2EBC7EC3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37CDA83F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1279FB68" w14:textId="77777777" w:rsidR="004D095E" w:rsidRDefault="004D095E" w:rsidP="0018593A">
            <w:r>
              <w:t xml:space="preserve">Thames AD et al., 2016 </w:t>
            </w:r>
            <w:r>
              <w:fldChar w:fldCharType="begin"/>
            </w:r>
            <w:r>
              <w:instrText xml:space="preserve"> ADDIN EN.CITE &lt;EndNote&gt;&lt;Cite&gt;&lt;Author&gt;Thames&lt;/Author&gt;&lt;Year&gt;2016&lt;/Year&gt;&lt;RecNum&gt;6460&lt;/RecNum&gt;&lt;IDText&gt;Combined effects of HIV and marijuana use on neurocognitive functioning and immune status&lt;/IDText&gt;&lt;DisplayText&gt;(175)&lt;/DisplayText&gt;&lt;record&gt;&lt;rec-number&gt;6460&lt;/rec-number&gt;&lt;foreign-keys&gt;&lt;key app="EN" db-id="v5tewpzxrs2026e2zdmpxv23xvap0ffr2xfd" timestamp="1585522608" guid="c420f70a-7970-49ee-beb9-04af684aec99"&gt;6460&lt;/key&gt;&lt;/foreign-keys&gt;&lt;ref-type name="Journal Article"&gt;17&lt;/ref-type&gt;&lt;contributors&gt;&lt;authors&gt;&lt;author&gt;Thames, A. D.&lt;/author&gt;&lt;author&gt;Mahmood, Z.&lt;/author&gt;&lt;author&gt;Burggren, A. C.&lt;/author&gt;&lt;author&gt;Karimian, A.&lt;/author&gt;&lt;author&gt;Kuhn, T. P.&lt;/author&gt;&lt;/authors&gt;&lt;/contributors&gt;&lt;titles&gt;&lt;title&gt;Combined effects of HIV and marijuana use on neurocognitive functioning and immune status&lt;/title&gt;&lt;secondary-title&gt;Aids Care-Psychological and Socio-Medical Aspects of Aids/Hiv&lt;/secondary-title&gt;&lt;/titles&gt;&lt;periodical&gt;&lt;full-title&gt;Aids Care-Psychological and Socio-Medical Aspects of Aids/Hiv&lt;/full-title&gt;&lt;/periodical&gt;&lt;pages&gt;628-632&lt;/pages&gt;&lt;volume&gt;28&lt;/volume&gt;&lt;number&gt;5&lt;/number&gt;&lt;dates&gt;&lt;year&gt;2016&lt;/year&gt;&lt;pub-dates&gt;&lt;date&gt;May&lt;/date&gt;&lt;/pub-dates&gt;&lt;/dates&gt;&lt;isbn&gt;0954-0121&lt;/isbn&gt;&lt;accession-num&gt;WOS:000373395400014&lt;/accession-num&gt;&lt;urls&gt;&lt;related-urls&gt;&lt;url&gt;&amp;lt;Go to ISI&amp;gt;://WOS:000373395400014&lt;/url&gt;&lt;/related-urls&gt;&lt;/urls&gt;&lt;electronic-resource-num&gt;10.1080/09540121.2015.112498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75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6CAE854B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7E3C7724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70B3ABAB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28596108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67BC4CBB" w14:textId="77777777" w:rsidR="004D095E" w:rsidRDefault="004D095E" w:rsidP="0018593A">
            <w:r>
              <w:t xml:space="preserve">Hartzler B et al., 2017 </w:t>
            </w:r>
            <w:r>
              <w:fldChar w:fldCharType="begin">
                <w:fldData xml:space="preserve">PEVuZE5vdGU+PENpdGU+PEF1dGhvcj5IYXJ0emxlcjwvQXV0aG9yPjxZZWFyPjIwMTc8L1llYXI+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J0emxlcjwvQXV0aG9yPjxZZWFyPjIwMTc8L1llYXI+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65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3DD88597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3689BBA9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5CF11903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74FF4376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07EC3AB0" w14:textId="77777777" w:rsidR="004D095E" w:rsidRDefault="004D095E" w:rsidP="0018593A">
            <w:proofErr w:type="spellStart"/>
            <w:r>
              <w:t>Kipp</w:t>
            </w:r>
            <w:proofErr w:type="spellEnd"/>
            <w:r>
              <w:t xml:space="preserve"> AM et al., 2017 </w:t>
            </w:r>
            <w:r>
              <w:fldChar w:fldCharType="begin">
                <w:fldData xml:space="preserve">PEVuZE5vdGU+PENpdGU+PEF1dGhvcj5LaXBwPC9BdXRob3I+PFllYXI+MjAxNzwvWWVhcj48UmVj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aXBwPC9BdXRob3I+PFllYXI+MjAxNzwvWWVhcj48UmVj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68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0C94300E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2C0452D1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3CE9EB93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23BBED7A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7FCBF6A1" w14:textId="77777777" w:rsidR="004D095E" w:rsidRDefault="004D095E" w:rsidP="0018593A">
            <w:r>
              <w:t xml:space="preserve">Lorenz DR et al., 2017 </w:t>
            </w:r>
            <w:r>
              <w:fldChar w:fldCharType="begin">
                <w:fldData xml:space="preserve">PEVuZE5vdGU+PENpdGU+PEF1dGhvcj5Mb3Jlbno8L0F1dGhvcj48WWVhcj4yMDE3PC9ZZWFyPjxS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b3Jlbno8L0F1dGhvcj48WWVhcj4yMDE3PC9ZZWFyPjxS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76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4EC18CED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72484579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599E29F1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01726E25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7B921C83" w14:textId="77777777" w:rsidR="004D095E" w:rsidRDefault="004D095E" w:rsidP="0018593A">
            <w:proofErr w:type="spellStart"/>
            <w:r w:rsidRPr="004368A7">
              <w:t>Noorhasan</w:t>
            </w:r>
            <w:proofErr w:type="spellEnd"/>
            <w:r>
              <w:t xml:space="preserve"> M et al., 2017 </w:t>
            </w:r>
            <w:r>
              <w:fldChar w:fldCharType="begin">
                <w:fldData xml:space="preserve">PEVuZE5vdGU+PENpdGU+PEF1dGhvcj5Ob29yaGFzYW48L0F1dGhvcj48WWVhcj4yMDE3PC9ZZWFy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b29yaGFzYW48L0F1dGhvcj48WWVhcj4yMDE3PC9ZZWFy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66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2F5CBA76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136A17DD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68222857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02459C76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1DF8416F" w14:textId="77777777" w:rsidR="004D095E" w:rsidRDefault="004D095E" w:rsidP="0018593A">
            <w:r w:rsidRPr="004368A7">
              <w:t>Okafor</w:t>
            </w:r>
            <w:r>
              <w:t xml:space="preserve"> CN et al., 2017 </w:t>
            </w:r>
            <w:r>
              <w:fldChar w:fldCharType="begin"/>
            </w:r>
            <w:r>
              <w:instrText xml:space="preserve"> ADDIN EN.CITE &lt;EndNote&gt;&lt;Cite&gt;&lt;Author&gt;Okafor&lt;/Author&gt;&lt;Year&gt;2017&lt;/Year&gt;&lt;RecNum&gt;4861&lt;/RecNum&gt;&lt;IDText&gt;Trajectories of Marijuana Use among HIV-seropositive and HIV-seronegative MSM in the Multicenter AIDS Cohort Study (MACS), 1984-2013&lt;/IDText&gt;&lt;DisplayText&gt;(167)&lt;/DisplayText&gt;&lt;record&gt;&lt;rec-number&gt;4861&lt;/rec-number&gt;&lt;foreign-keys&gt;&lt;key app="EN" db-id="v5tewpzxrs2026e2zdmpxv23xvap0ffr2xfd" timestamp="1585522359" guid="f3cbe626-a599-4a22-8943-00b8896ca5df"&gt;4861&lt;/key&gt;&lt;/foreign-keys&gt;&lt;ref-type name="Journal Article"&gt;17&lt;/ref-type&gt;&lt;contributors&gt;&lt;authors&gt;&lt;author&gt;Okafor, C. N.&lt;/author&gt;&lt;author&gt;Cook, R. L.&lt;/author&gt;&lt;author&gt;Chen, X. G.&lt;/author&gt;&lt;author&gt;Surkan, P. J.&lt;/author&gt;&lt;author&gt;Becker, J. T.&lt;/author&gt;&lt;author&gt;Shoptaw, S.&lt;/author&gt;&lt;author&gt;Martin, E.&lt;/author&gt;&lt;author&gt;Plankey, M. W.&lt;/author&gt;&lt;/authors&gt;&lt;/contributors&gt;&lt;titles&gt;&lt;title&gt;Trajectories of Marijuana Use among HIV-seropositive and HIV-seronegative MSM in the Multicenter AIDS Cohort Study (MACS), 1984-2013&lt;/title&gt;&lt;secondary-title&gt;Aids and Behavior&lt;/secondary-title&gt;&lt;/titles&gt;&lt;periodical&gt;&lt;full-title&gt;AIDS Behav&lt;/full-title&gt;&lt;abbr-1&gt;AIDS and behavior&lt;/abbr-1&gt;&lt;/periodical&gt;&lt;pages&gt;1091-1104&lt;/pages&gt;&lt;volume&gt;21&lt;/volume&gt;&lt;number&gt;4&lt;/number&gt;&lt;dates&gt;&lt;year&gt;2017&lt;/year&gt;&lt;pub-dates&gt;&lt;date&gt;Apr&lt;/date&gt;&lt;/pub-dates&gt;&lt;/dates&gt;&lt;isbn&gt;1090-7165&lt;/isbn&gt;&lt;accession-num&gt;WOS:000396128500015&lt;/accession-num&gt;&lt;urls&gt;&lt;related-urls&gt;&lt;url&gt;&amp;lt;Go to ISI&amp;gt;://WOS:000396128500015&lt;/url&gt;&lt;/related-urls&gt;&lt;/urls&gt;&lt;electronic-resource-num&gt;10.1007/s10461-016-1445-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67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57F2F772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1F0BB7A1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1F906A2A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2043E2DF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43900E1E" w14:textId="77777777" w:rsidR="004D095E" w:rsidRDefault="004D095E" w:rsidP="0018593A">
            <w:r>
              <w:t xml:space="preserve">Sinha S et al., 2017 </w:t>
            </w:r>
            <w:r>
              <w:fldChar w:fldCharType="begin">
                <w:fldData xml:space="preserve">PEVuZE5vdGU+PENpdGU+PEF1dGhvcj5TaW5oYTwvQXV0aG9yPjxZZWFyPjIwMTc8L1llYXI+PFJl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W5oYTwvQXV0aG9yPjxZZWFyPjIwMTc8L1llYXI+PFJl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73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087A7809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5D5BA14C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1F47CB03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43FA8F9C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67634200" w14:textId="77777777" w:rsidR="004D095E" w:rsidRDefault="004D095E" w:rsidP="0018593A">
            <w:proofErr w:type="spellStart"/>
            <w:r>
              <w:t>Vidot</w:t>
            </w:r>
            <w:proofErr w:type="spellEnd"/>
            <w:r>
              <w:t xml:space="preserve"> DC et al., 2017 </w:t>
            </w:r>
            <w:r>
              <w:fldChar w:fldCharType="begin">
                <w:fldData xml:space="preserve">PEVuZE5vdGU+PENpdGU+PEF1dGhvcj5WaWRvdDwvQXV0aG9yPjxZZWFyPjIwMTc8L1llYXI+PFJl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WaWRvdDwvQXV0aG9yPjxZZWFyPjIwMTc8L1llYXI+PFJl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61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65E7F4A8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0EA1B823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6D21C7CA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6713149B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7E643DFE" w14:textId="77777777" w:rsidR="004D095E" w:rsidRDefault="004D095E" w:rsidP="0018593A">
            <w:r>
              <w:t xml:space="preserve">Adams JW et al., 2018 </w:t>
            </w:r>
            <w:r>
              <w:fldChar w:fldCharType="begin">
                <w:fldData xml:space="preserve">PEVuZE5vdGU+PENpdGU+PEF1dGhvcj5BZGFtczwvQXV0aG9yPjxZZWFyPjIwMTg8L1llYXI+PFJl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ZGFtczwvQXV0aG9yPjxZZWFyPjIwMTg8L1llYXI+PFJl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77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66AB2FCF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5055FFD3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0E442383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08F26828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620A6B1A" w14:textId="77777777" w:rsidR="004D095E" w:rsidRDefault="004D095E" w:rsidP="0018593A">
            <w:r>
              <w:t xml:space="preserve">Lee JY et al., 2018 </w:t>
            </w:r>
            <w:r>
              <w:fldChar w:fldCharType="begin">
                <w:fldData xml:space="preserve">PEVuZE5vdGU+PENpdGU+PEF1dGhvcj5MZWU8L0F1dGhvcj48WWVhcj4yMDE4PC9ZZWFyPjxSZWNO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ZWU8L0F1dGhvcj48WWVhcj4yMDE4PC9ZZWFyPjxSZWNO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69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44BBBAC2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70F8770B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06FBE7A5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4643467E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56927762" w14:textId="77777777" w:rsidR="004D095E" w:rsidRDefault="004D095E" w:rsidP="0018593A">
            <w:r>
              <w:t xml:space="preserve">Mannes ZL et al., 2018 </w:t>
            </w:r>
            <w:r>
              <w:fldChar w:fldCharType="begin">
                <w:fldData xml:space="preserve">PEVuZE5vdGU+PENpdGU+PEF1dGhvcj5NYW5uZXM8L0F1dGhvcj48WWVhcj4yMDE4PC9ZZWFyPjxS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5uZXM8L0F1dGhvcj48WWVhcj4yMDE4PC9ZZWFyPjxS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62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4BFAD4ED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70C75845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2A92368B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7F0465EA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1DF41B01" w14:textId="77777777" w:rsidR="004D095E" w:rsidRDefault="004D095E" w:rsidP="0018593A">
            <w:r>
              <w:t xml:space="preserve">Thompson AB et al., 2018 </w:t>
            </w:r>
            <w:r>
              <w:fldChar w:fldCharType="begin">
                <w:fldData xml:space="preserve">PEVuZE5vdGU+PENpdGU+PEF1dGhvcj5UaG9tcHNvbjwvQXV0aG9yPjxZZWFyPjIwMTg8L1llYXI+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aG9tcHNvbjwvQXV0aG9yPjxZZWFyPjIwMTg8L1llYXI+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63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38BCB6ED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3AC27977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51BA9C20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6E702DA6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66C6D098" w14:textId="77777777" w:rsidR="004D095E" w:rsidRDefault="004D095E" w:rsidP="0018593A">
            <w:r>
              <w:t xml:space="preserve">Lorenz DR et al., 2019 </w:t>
            </w:r>
            <w:r>
              <w:fldChar w:fldCharType="begin"/>
            </w:r>
            <w:r>
              <w:instrText xml:space="preserve"> ADDIN EN.CITE &lt;EndNote&gt;&lt;Cite&gt;&lt;Author&gt;Lorenz&lt;/Author&gt;&lt;Year&gt;2019&lt;/Year&gt;&lt;RecNum&gt;0&lt;/RecNum&gt;&lt;IDText&gt;Effect of marijuana smoking on pulmonary disease in HIV-infected and uninfected men: a longitudinal cohort study&lt;/IDText&gt;&lt;DisplayText&gt;(239)&lt;/DisplayText&gt;&lt;record&gt;&lt;dates&gt;&lt;pub-dates&gt;&lt;date&gt;Jan&lt;/date&gt;&lt;/pub-dates&gt;&lt;year&gt;2019&lt;/year&gt;&lt;/dates&gt;&lt;isbn&gt;2589-5370&lt;/isbn&gt;&lt;custom2&gt;PMC6402353&lt;/custom2&gt;&lt;titles&gt;&lt;title&gt;Effect of marijuana smoking on pulmonary disease in HIV-infected and uninfected men: a longitudinal cohort study&lt;/title&gt;&lt;secondary-title&gt;EClinicalMedicine&lt;/secondary-title&gt;&lt;alt-title&gt;EClinicalMedicine&lt;/alt-title&gt;&lt;/titles&gt;&lt;pages&gt;55-64&lt;/pages&gt;&lt;contributors&gt;&lt;authors&gt;&lt;author&gt;Lorenz, D. R.&lt;/author&gt;&lt;author&gt;Uno, H.&lt;/author&gt;&lt;author&gt;Wolinsky, S. M.&lt;/author&gt;&lt;author&gt;Gabuzda, D.&lt;/author&gt;&lt;/authors&gt;&lt;/contributors&gt;&lt;edition&gt;2019/03/12&lt;/edition&gt;&lt;language&gt;eng&lt;/language&gt;&lt;added-date format="utc"&gt;1580239436&lt;/added-date&gt;&lt;ref-type name="Journal Article"&gt;17&lt;/ref-type&gt;&lt;auth-address&gt;Department of Cancer Immunology and Virology, Dana-Farber Cancer Institute, Boston, MA, USA.&amp;#xD;Center for Population Science, Dana-Farber Cancer Institute, Boston, MA, USA.&amp;#xD;Division of Infectious Diseases, Department of Medicine, Northwestern University Feinberg School of Medicine, Chicago, IL, USA.&lt;/auth-address&gt;&lt;remote-database-provider&gt;NLM&lt;/remote-database-provider&gt;&lt;rec-number&gt;10440&lt;/rec-number&gt;&lt;last-updated-date format="utc"&gt;1580239436&lt;/last-updated-date&gt;&lt;accession-num&gt;30854514&lt;/accession-num&gt;&lt;custom6&gt;NIHMS1006946&lt;/custom6&gt;&lt;electronic-resource-num&gt;10.1016/j.eclinm.2019.01.003&lt;/electronic-resource-num&gt;&lt;volume&gt;7&lt;/volu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39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743D4A88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6E613226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21CDC7A1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29ABDDBE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6094220E" w14:textId="77777777" w:rsidR="004D095E" w:rsidRDefault="004D095E" w:rsidP="0018593A">
            <w:r>
              <w:t xml:space="preserve">Bruce D et al., 2019 </w:t>
            </w:r>
            <w:r>
              <w:fldChar w:fldCharType="begin"/>
            </w:r>
            <w:r>
              <w:instrText xml:space="preserve"> ADDIN EN.CITE &lt;EndNote&gt;&lt;Cite&gt;&lt;Author&gt;Bruce&lt;/Author&gt;&lt;RecNum&gt;1084&lt;/RecNum&gt;&lt;IDText&gt;Medical, therapeutic, and recreational use of cannabis among young men who have sex with men living with HIV&lt;/IDText&gt;&lt;DisplayText&gt;(170)&lt;/DisplayText&gt;&lt;record&gt;&lt;rec-number&gt;1084&lt;/rec-number&gt;&lt;foreign-keys&gt;&lt;key app="EN" db-id="v5tewpzxrs2026e2zdmpxv23xvap0ffr2xfd" timestamp="1585521972" guid="6c8e10f4-a51a-4136-96af-d21e443f3d0b"&gt;1084&lt;/key&gt;&lt;/foreign-keys&gt;&lt;ref-type name="Journal Article"&gt;17&lt;/ref-type&gt;&lt;contributors&gt;&lt;authors&gt;&lt;author&gt;Bruce, D.&lt;/author&gt;&lt;author&gt;Bouris, A. M.&lt;/author&gt;&lt;author&gt;Bowers, S.&lt;/author&gt;&lt;author&gt;Blocker, O.&lt;/author&gt;&lt;author&gt;Lee, S. Y.&lt;/author&gt;&lt;author&gt;Glidden, M. F.&lt;/author&gt;&lt;author&gt;Schneider, J. A.&lt;/author&gt;&lt;author&gt;Reirden, D. H.&lt;/author&gt;&lt;/authors&gt;&lt;/contributors&gt;&lt;titles&gt;&lt;title&gt;Medical, therapeutic, and recreational use of cannabis among young men who have sex with men living with HIV&lt;/title&gt;&lt;secondary-title&gt;Addiction Research &amp;amp; Theory&lt;/secondary-title&gt;&lt;/titles&gt;&lt;periodical&gt;&lt;full-title&gt;Addiction Research &amp;amp; Theory&lt;/full-title&gt;&lt;/periodical&gt;&lt;dates&gt;&lt;/dates&gt;&lt;isbn&gt;1606-6359&lt;/isbn&gt;&lt;accession-num&gt;WOS:000475244200001&lt;/accession-num&gt;&lt;urls&gt;&lt;related-urls&gt;&lt;url&gt;&amp;lt;Go to ISI&amp;gt;://WOS:000475244200001&lt;/url&gt;&lt;/related-urls&gt;&lt;/urls&gt;&lt;electronic-resource-num&gt;10.1080/16066359.2019.162942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70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2DEB4A87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3696F5E9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5864AF74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3DB663F2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41668B61" w14:textId="77777777" w:rsidR="004D095E" w:rsidRDefault="004D095E" w:rsidP="0018593A">
            <w:r>
              <w:t xml:space="preserve">Zhang Y et al., 2018 </w:t>
            </w:r>
            <w:r>
              <w:fldChar w:fldCharType="begin"/>
            </w:r>
            <w:r>
              <w:instrText xml:space="preserve"> ADDIN EN.CITE &lt;EndNote&gt;&lt;Cite&gt;&lt;Author&gt;Zhang&lt;/Author&gt;&lt;Year&gt;2018&lt;/Year&gt;&lt;RecNum&gt;7213&lt;/RecNum&gt;&lt;IDText&gt;The Impact of Substance Use on Adherence to Antiretroviral Therapy Among HIV-Infected Women in the United States&lt;/IDText&gt;&lt;DisplayText&gt;(172)&lt;/DisplayText&gt;&lt;record&gt;&lt;rec-number&gt;7213&lt;/rec-number&gt;&lt;foreign-keys&gt;&lt;key app="EN" db-id="v5tewpzxrs2026e2zdmpxv23xvap0ffr2xfd" timestamp="1585522731" guid="5b222478-7cba-4ce4-9a52-24d8339044cb"&gt;7213&lt;/key&gt;&lt;/foreign-keys&gt;&lt;ref-type name="Journal Article"&gt;17&lt;/ref-type&gt;&lt;contributors&gt;&lt;authors&gt;&lt;author&gt;Zhang, Y. H.&lt;/author&gt;&lt;author&gt;Wilson, T. E.&lt;/author&gt;&lt;author&gt;Adedimeji, A.&lt;/author&gt;&lt;author&gt;Merenstein, D.&lt;/author&gt;&lt;author&gt;Milam, J.&lt;/author&gt;&lt;author&gt;Cohen, J.&lt;/author&gt;&lt;author&gt;Cohen, M.&lt;/author&gt;&lt;author&gt;Golub, E. T.&lt;/author&gt;&lt;/authors&gt;&lt;/contributors&gt;&lt;titles&gt;&lt;title&gt;The Impact of Substance Use on Adherence to Antiretroviral Therapy Among HIV-Infected Women in the United States&lt;/title&gt;&lt;secondary-title&gt;Aids and Behavior&lt;/secondary-title&gt;&lt;/titles&gt;&lt;periodical&gt;&lt;full-title&gt;AIDS Behav&lt;/full-title&gt;&lt;abbr-1&gt;AIDS and behavior&lt;/abbr-1&gt;&lt;/periodical&gt;&lt;pages&gt;896-908&lt;/pages&gt;&lt;volume&gt;22&lt;/volume&gt;&lt;number&gt;3&lt;/number&gt;&lt;dates&gt;&lt;year&gt;2018&lt;/year&gt;&lt;pub-dates&gt;&lt;date&gt;Mar&lt;/date&gt;&lt;/pub-dates&gt;&lt;/dates&gt;&lt;isbn&gt;1090-7165&lt;/isbn&gt;&lt;accession-num&gt;WOS:000426103300022&lt;/accession-num&gt;&lt;urls&gt;&lt;related-urls&gt;&lt;url&gt;&amp;lt;Go to ISI&amp;gt;://WOS:000426103300022&lt;/url&gt;&lt;/related-urls&gt;&lt;/urls&gt;&lt;electronic-resource-num&gt;10.1007/s10461-017-1808-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72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15FDDB69" w14:textId="77777777" w:rsidR="004D095E" w:rsidRPr="002138D3" w:rsidRDefault="004D095E" w:rsidP="0018593A"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46D71673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4485024F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061EEF00" w14:textId="77777777" w:rsidTr="0018593A">
        <w:tc>
          <w:tcPr>
            <w:tcW w:w="1130" w:type="pct"/>
            <w:shd w:val="clear" w:color="auto" w:fill="F4B083" w:themeFill="accent2" w:themeFillTint="99"/>
          </w:tcPr>
          <w:p w14:paraId="19250D30" w14:textId="77777777" w:rsidR="004D095E" w:rsidRDefault="004D095E" w:rsidP="0018593A">
            <w:r>
              <w:t xml:space="preserve">Jolley SE et al., 2019 </w:t>
            </w:r>
            <w:r>
              <w:fldChar w:fldCharType="begin"/>
            </w:r>
            <w:r>
              <w:instrText xml:space="preserve"> ADDIN EN.CITE &lt;EndNote&gt;&lt;Cite&gt;&lt;Author&gt;Jolley&lt;/Author&gt;&lt;Year&gt;2019&lt;/Year&gt;&lt;RecNum&gt;3131&lt;/RecNum&gt;&lt;IDText&gt;Substance use is independently associated with pneumonia severity in persons living with the human immunodeficiency virus (HIV)&lt;/IDText&gt;&lt;DisplayText&gt;(164)&lt;/DisplayText&gt;&lt;record&gt;&lt;rec-number&gt;3131&lt;/rec-number&gt;&lt;foreign-keys&gt;&lt;key app="EN" db-id="v5tewpzxrs2026e2zdmpxv23xvap0ffr2xfd" timestamp="1585522128" guid="dd1c2f55-d5d4-4209-a14b-0481c7e75ebb"&gt;3131&lt;/key&gt;&lt;/foreign-keys&gt;&lt;ref-type name="Journal Article"&gt;17&lt;/ref-type&gt;&lt;contributors&gt;&lt;authors&gt;&lt;author&gt;Jolley, S. E.&lt;/author&gt;&lt;author&gt;Welsh, D. A.&lt;/author&gt;&lt;/authors&gt;&lt;/contributors&gt;&lt;auth-address&gt;a Section of Pulmonary/Critical Care Medicine and Allergy/Immunology , Louisiana State University Health Sciences Center , New Orleans , Louisiana , USA.&lt;/auth-address&gt;&lt;titles&gt;&lt;title&gt;Substance use is independently associated with pneumonia severity in persons living with the human immunodeficiency virus (HIV)&lt;/title&gt;&lt;secondary-title&gt;Subst Abus&lt;/secondary-title&gt;&lt;alt-title&gt;Substance abuse&lt;/alt-title&gt;&lt;/titles&gt;&lt;periodical&gt;&lt;full-title&gt;Subst Abus&lt;/full-title&gt;&lt;/periodical&gt;&lt;alt-periodical&gt;&lt;full-title&gt;Substance Abuse&lt;/full-title&gt;&lt;/alt-periodical&gt;&lt;pages&gt;1-6&lt;/pages&gt;&lt;edition&gt;2019/03/19&lt;/edition&gt;&lt;keywords&gt;&lt;keyword&gt;Hiv&lt;/keyword&gt;&lt;keyword&gt;alcohol&lt;/keyword&gt;&lt;keyword&gt;cocaine&lt;/keyword&gt;&lt;keyword&gt;marijuana&lt;/keyword&gt;&lt;keyword&gt;pneumonia&lt;/keyword&gt;&lt;keyword&gt;severity of illness&lt;/keyword&gt;&lt;/keywords&gt;&lt;dates&gt;&lt;year&gt;2019&lt;/year&gt;&lt;pub-dates&gt;&lt;date&gt;Mar 18&lt;/date&gt;&lt;/pub-dates&gt;&lt;/dates&gt;&lt;isbn&gt;0889-7077&lt;/isbn&gt;&lt;accession-num&gt;30883265&lt;/accession-num&gt;&lt;urls&gt;&lt;/urls&gt;&lt;custom2&gt;PMC6751019&lt;/custom2&gt;&lt;custom6&gt;NIHMS1026756&lt;/custom6&gt;&lt;electronic-resource-num&gt;10.1080/08897077.2019.1576088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64)</w:t>
            </w:r>
            <w:r>
              <w:fldChar w:fldCharType="end"/>
            </w:r>
          </w:p>
        </w:tc>
        <w:tc>
          <w:tcPr>
            <w:tcW w:w="1228" w:type="pct"/>
            <w:shd w:val="clear" w:color="auto" w:fill="F4B083" w:themeFill="accent2" w:themeFillTint="99"/>
          </w:tcPr>
          <w:p w14:paraId="3D77AED9" w14:textId="77777777" w:rsidR="004D095E" w:rsidRPr="002138D3" w:rsidRDefault="004D095E" w:rsidP="0018593A">
            <w:pPr>
              <w:rPr>
                <w:strike/>
              </w:rPr>
            </w:pPr>
            <w:r w:rsidRPr="00B47174">
              <w:t>Cannabis/Marijuana, not specified</w:t>
            </w:r>
          </w:p>
        </w:tc>
        <w:tc>
          <w:tcPr>
            <w:tcW w:w="1510" w:type="pct"/>
            <w:shd w:val="clear" w:color="auto" w:fill="F4B083" w:themeFill="accent2" w:themeFillTint="99"/>
          </w:tcPr>
          <w:p w14:paraId="337B8E74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F4B083" w:themeFill="accent2" w:themeFillTint="99"/>
          </w:tcPr>
          <w:p w14:paraId="2614C6E4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41DF62E6" w14:textId="77777777" w:rsidTr="0018593A">
        <w:tc>
          <w:tcPr>
            <w:tcW w:w="1130" w:type="pct"/>
            <w:shd w:val="clear" w:color="auto" w:fill="FFF2CC" w:themeFill="accent4" w:themeFillTint="33"/>
          </w:tcPr>
          <w:p w14:paraId="6BC38221" w14:textId="77777777" w:rsidR="004D095E" w:rsidRPr="00A45007" w:rsidRDefault="004D095E" w:rsidP="0018593A">
            <w:pPr>
              <w:rPr>
                <w:b/>
                <w:bCs/>
              </w:rPr>
            </w:pPr>
            <w:r>
              <w:rPr>
                <w:b/>
                <w:bCs/>
              </w:rPr>
              <w:t>Multiple Sclerosis (</w:t>
            </w:r>
            <w:r w:rsidRPr="00A45007">
              <w:rPr>
                <w:b/>
                <w:bCs/>
              </w:rPr>
              <w:t>MS</w:t>
            </w:r>
            <w:r>
              <w:rPr>
                <w:b/>
                <w:bCs/>
              </w:rPr>
              <w:t>)</w:t>
            </w:r>
          </w:p>
        </w:tc>
        <w:tc>
          <w:tcPr>
            <w:tcW w:w="1228" w:type="pct"/>
            <w:shd w:val="clear" w:color="auto" w:fill="FFF2CC" w:themeFill="accent4" w:themeFillTint="33"/>
          </w:tcPr>
          <w:p w14:paraId="46640F7E" w14:textId="77777777" w:rsidR="004D095E" w:rsidRPr="002138D3" w:rsidRDefault="004D095E" w:rsidP="0018593A">
            <w:r w:rsidRPr="002138D3">
              <w:t>---</w:t>
            </w:r>
          </w:p>
        </w:tc>
        <w:tc>
          <w:tcPr>
            <w:tcW w:w="1510" w:type="pct"/>
            <w:shd w:val="clear" w:color="auto" w:fill="FFF2CC" w:themeFill="accent4" w:themeFillTint="33"/>
          </w:tcPr>
          <w:p w14:paraId="07B33702" w14:textId="77777777" w:rsidR="004D095E" w:rsidRPr="002138D3" w:rsidRDefault="004D095E" w:rsidP="0018593A">
            <w:r w:rsidRPr="002138D3">
              <w:t>---</w:t>
            </w:r>
          </w:p>
        </w:tc>
        <w:tc>
          <w:tcPr>
            <w:tcW w:w="1132" w:type="pct"/>
            <w:shd w:val="clear" w:color="auto" w:fill="FFF2CC" w:themeFill="accent4" w:themeFillTint="33"/>
          </w:tcPr>
          <w:p w14:paraId="0152003A" w14:textId="77777777" w:rsidR="004D095E" w:rsidRPr="002138D3" w:rsidRDefault="004D095E" w:rsidP="0018593A">
            <w:r w:rsidRPr="002138D3">
              <w:t>---</w:t>
            </w:r>
          </w:p>
        </w:tc>
      </w:tr>
      <w:tr w:rsidR="004D095E" w:rsidRPr="002138D3" w14:paraId="09FD09B3" w14:textId="77777777" w:rsidTr="0018593A">
        <w:tc>
          <w:tcPr>
            <w:tcW w:w="1130" w:type="pct"/>
            <w:shd w:val="clear" w:color="auto" w:fill="E2EFD9" w:themeFill="accent6" w:themeFillTint="33"/>
          </w:tcPr>
          <w:p w14:paraId="31E1E361" w14:textId="77777777" w:rsidR="004D095E" w:rsidRPr="006B71D4" w:rsidRDefault="004D095E" w:rsidP="0018593A">
            <w:pPr>
              <w:rPr>
                <w:b/>
                <w:bCs/>
              </w:rPr>
            </w:pPr>
            <w:r w:rsidRPr="006B71D4">
              <w:rPr>
                <w:rFonts w:cstheme="minorHAnsi"/>
                <w:b/>
                <w:bCs/>
                <w:color w:val="000000"/>
              </w:rPr>
              <w:t>Parkinson</w:t>
            </w:r>
            <w:r>
              <w:rPr>
                <w:rFonts w:cstheme="minorHAnsi"/>
                <w:b/>
                <w:bCs/>
                <w:color w:val="000000"/>
              </w:rPr>
              <w:t>’s Disease</w:t>
            </w:r>
          </w:p>
        </w:tc>
        <w:tc>
          <w:tcPr>
            <w:tcW w:w="1228" w:type="pct"/>
            <w:shd w:val="clear" w:color="auto" w:fill="E2EFD9" w:themeFill="accent6" w:themeFillTint="33"/>
          </w:tcPr>
          <w:p w14:paraId="41DCCCAA" w14:textId="77777777" w:rsidR="004D095E" w:rsidRPr="002138D3" w:rsidRDefault="004D095E" w:rsidP="0018593A"/>
        </w:tc>
        <w:tc>
          <w:tcPr>
            <w:tcW w:w="1510" w:type="pct"/>
            <w:shd w:val="clear" w:color="auto" w:fill="E2EFD9" w:themeFill="accent6" w:themeFillTint="33"/>
          </w:tcPr>
          <w:p w14:paraId="4EA47A16" w14:textId="77777777" w:rsidR="004D095E" w:rsidRPr="002138D3" w:rsidRDefault="004D095E" w:rsidP="0018593A"/>
        </w:tc>
        <w:tc>
          <w:tcPr>
            <w:tcW w:w="1132" w:type="pct"/>
            <w:shd w:val="clear" w:color="auto" w:fill="E2EFD9" w:themeFill="accent6" w:themeFillTint="33"/>
          </w:tcPr>
          <w:p w14:paraId="16EC8027" w14:textId="77777777" w:rsidR="004D095E" w:rsidRPr="002138D3" w:rsidRDefault="004D095E" w:rsidP="0018593A"/>
        </w:tc>
      </w:tr>
      <w:tr w:rsidR="004D095E" w:rsidRPr="002138D3" w14:paraId="65F01D30" w14:textId="77777777" w:rsidTr="0018593A">
        <w:tc>
          <w:tcPr>
            <w:tcW w:w="1130" w:type="pct"/>
            <w:shd w:val="clear" w:color="auto" w:fill="E2EFD9" w:themeFill="accent6" w:themeFillTint="33"/>
          </w:tcPr>
          <w:p w14:paraId="4B69CDFA" w14:textId="77777777" w:rsidR="004D095E" w:rsidRDefault="004D095E" w:rsidP="0018593A">
            <w:r>
              <w:t xml:space="preserve">NCT02818777, 2016 </w:t>
            </w:r>
            <w:r>
              <w:fldChar w:fldCharType="begin"/>
            </w:r>
            <w:r>
              <w:instrText xml:space="preserve"> ADDIN EN.CITE &lt;EndNote&gt;&lt;Cite&gt;&lt;Author&gt;Nct&lt;/Author&gt;&lt;Year&gt;2016&lt;/Year&gt;&lt;RecNum&gt;4653&lt;/RecNum&gt;&lt;IDText&gt;A Study of Tolerability and Efficacy of Cannabidiol on Tremor in Parkinson&amp;apos;s Disease&lt;/IDText&gt;&lt;DisplayText&gt;(186)&lt;/DisplayText&gt;&lt;record&gt;&lt;rec-number&gt;4653&lt;/rec-number&gt;&lt;foreign-keys&gt;&lt;key app="EN" db-id="v5tewpzxrs2026e2zdmpxv23xvap0ffr2xfd" timestamp="1585522315" guid="40a40866-20d5-4e8f-a353-982918eb4744"&gt;4653&lt;/key&gt;&lt;/foreign-keys&gt;&lt;ref-type name="Journal Article"&gt;17&lt;/ref-type&gt;&lt;contributors&gt;&lt;authors&gt;&lt;author&gt;Nct,&lt;/author&gt;&lt;/authors&gt;&lt;/contributors&gt;&lt;titles&gt;&lt;title&gt;A Study of Tolerability and Efficacy of Cannabidiol on Tremor in Parkinson&amp;apos;s Disease&lt;/title&gt;&lt;secondary-title&gt;https://clinicaltrials.gov/show/NCT02818777&lt;/secondary-title&gt;&lt;/titles&gt;&lt;periodical&gt;&lt;full-title&gt;https://clinicaltrials.gov/show/NCT02818777&lt;/full-title&gt;&lt;/periodical&gt;&lt;keywords&gt;&lt;keyword&gt;Parkinson Disease&lt;/keyword&gt;&lt;keyword&gt;Tremor&lt;/keyword&gt;&lt;/keywords&gt;&lt;dates&gt;&lt;year&gt;2016&lt;/year&gt;&lt;/dates&gt;&lt;accession-num&gt;CN-01578387&lt;/accession-num&gt;&lt;urls&gt;&lt;related-urls&gt;&lt;url&gt;https://www.cochranelibrary.com/central/doi/10.1002/central/CN-01578387/full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86)</w:t>
            </w:r>
            <w:r>
              <w:fldChar w:fldCharType="end"/>
            </w:r>
          </w:p>
        </w:tc>
        <w:tc>
          <w:tcPr>
            <w:tcW w:w="1228" w:type="pct"/>
            <w:shd w:val="clear" w:color="auto" w:fill="E2EFD9" w:themeFill="accent6" w:themeFillTint="33"/>
          </w:tcPr>
          <w:p w14:paraId="350FC145" w14:textId="77777777" w:rsidR="004D095E" w:rsidRPr="002138D3" w:rsidRDefault="004D095E" w:rsidP="0018593A">
            <w:r>
              <w:t>CBD</w:t>
            </w:r>
          </w:p>
        </w:tc>
        <w:tc>
          <w:tcPr>
            <w:tcW w:w="1510" w:type="pct"/>
            <w:shd w:val="clear" w:color="auto" w:fill="E2EFD9" w:themeFill="accent6" w:themeFillTint="33"/>
          </w:tcPr>
          <w:p w14:paraId="3876388D" w14:textId="77777777" w:rsidR="004D095E" w:rsidRPr="002138D3" w:rsidRDefault="004D095E" w:rsidP="0018593A">
            <w:r>
              <w:t xml:space="preserve">Starting dose </w:t>
            </w:r>
            <w:r w:rsidRPr="00456B37">
              <w:t xml:space="preserve">5 mg/kg/day and increased by 2.5-5 mg/kg at </w:t>
            </w:r>
            <w:proofErr w:type="gramStart"/>
            <w:r w:rsidRPr="00456B37">
              <w:t>3-5 day</w:t>
            </w:r>
            <w:proofErr w:type="gramEnd"/>
            <w:r w:rsidRPr="00456B37">
              <w:t xml:space="preserve"> intervals to a target dose of 20 mg/kg/day</w:t>
            </w:r>
          </w:p>
        </w:tc>
        <w:tc>
          <w:tcPr>
            <w:tcW w:w="1132" w:type="pct"/>
            <w:shd w:val="clear" w:color="auto" w:fill="E2EFD9" w:themeFill="accent6" w:themeFillTint="33"/>
          </w:tcPr>
          <w:p w14:paraId="2A6453D0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093BA65B" w14:textId="77777777" w:rsidTr="0018593A">
        <w:tc>
          <w:tcPr>
            <w:tcW w:w="1130" w:type="pct"/>
            <w:shd w:val="clear" w:color="auto" w:fill="E2EFD9" w:themeFill="accent6" w:themeFillTint="33"/>
          </w:tcPr>
          <w:p w14:paraId="479CB758" w14:textId="77777777" w:rsidR="004D095E" w:rsidRDefault="004D095E" w:rsidP="0018593A">
            <w:r>
              <w:t xml:space="preserve">Kindred JH et al., 2017 </w:t>
            </w:r>
            <w:r>
              <w:fldChar w:fldCharType="begin"/>
            </w:r>
            <w:r>
              <w:instrText xml:space="preserve"> ADDIN EN.CITE &lt;EndNote&gt;&lt;Cite&gt;&lt;Author&gt;Kindred&lt;/Author&gt;&lt;Year&gt;2017&lt;/Year&gt;&lt;RecNum&gt;3392&lt;/RecNum&gt;&lt;IDText&gt;Cannabis use in people with Parkinson&amp;apos;s disease and Multiple Sclerosis: A web-based investigation&lt;/IDText&gt;&lt;DisplayText&gt;(189)&lt;/DisplayText&gt;&lt;record&gt;&lt;rec-number&gt;3392&lt;/rec-number&gt;&lt;foreign-keys&gt;&lt;key app="EN" db-id="v5tewpzxrs2026e2zdmpxv23xvap0ffr2xfd" timestamp="1585522151" guid="4751e0d0-7414-4689-bde2-acf175f23014"&gt;3392&lt;/key&gt;&lt;/foreign-keys&gt;&lt;ref-type name="Journal Article"&gt;17&lt;/ref-type&gt;&lt;contributors&gt;&lt;authors&gt;&lt;author&gt;Kindred, J. H.&lt;/author&gt;&lt;author&gt;Li, K. G.&lt;/author&gt;&lt;author&gt;Ketelhut, N. B.&lt;/author&gt;&lt;author&gt;Proessl, F.&lt;/author&gt;&lt;author&gt;Fling, B. W.&lt;/author&gt;&lt;author&gt;Honce, J. M.&lt;/author&gt;&lt;author&gt;Shaffer, W. R.&lt;/author&gt;&lt;author&gt;Rudroff, T.&lt;/author&gt;&lt;/authors&gt;&lt;/contributors&gt;&lt;titles&gt;&lt;title&gt;Cannabis use in people with Parkinson&amp;apos;s disease and Multiple Sclerosis: A web-based investigation&lt;/title&gt;&lt;secondary-title&gt;Complementary Therapies in Medicine&lt;/secondary-title&gt;&lt;/titles&gt;&lt;periodical&gt;&lt;full-title&gt;Complementary Therapies in Medicine&lt;/full-title&gt;&lt;/periodical&gt;&lt;pages&gt;99-104&lt;/pages&gt;&lt;volume&gt;33&lt;/volume&gt;&lt;dates&gt;&lt;year&gt;2017&lt;/year&gt;&lt;pub-dates&gt;&lt;date&gt;Aug&lt;/date&gt;&lt;/pub-dates&gt;&lt;/dates&gt;&lt;isbn&gt;0965-2299&lt;/isbn&gt;&lt;accession-num&gt;WOS:000407537700015&lt;/accession-num&gt;&lt;urls&gt;&lt;related-urls&gt;&lt;url&gt;&amp;lt;Go to ISI&amp;gt;://WOS:000407537700015&lt;/url&gt;&lt;/related-urls&gt;&lt;/urls&gt;&lt;electronic-resource-num&gt;10.1016/j.ctim.2017.07.00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89)</w:t>
            </w:r>
            <w:r>
              <w:fldChar w:fldCharType="end"/>
            </w:r>
          </w:p>
        </w:tc>
        <w:tc>
          <w:tcPr>
            <w:tcW w:w="1228" w:type="pct"/>
            <w:shd w:val="clear" w:color="auto" w:fill="E2EFD9" w:themeFill="accent6" w:themeFillTint="33"/>
          </w:tcPr>
          <w:p w14:paraId="62327CF0" w14:textId="77777777" w:rsidR="004D095E" w:rsidRPr="002138D3" w:rsidRDefault="004D095E" w:rsidP="0018593A">
            <w:r w:rsidRPr="00456B37">
              <w:t>Cannabis/Marijuana, not specified</w:t>
            </w:r>
          </w:p>
        </w:tc>
        <w:tc>
          <w:tcPr>
            <w:tcW w:w="1510" w:type="pct"/>
            <w:shd w:val="clear" w:color="auto" w:fill="E2EFD9" w:themeFill="accent6" w:themeFillTint="33"/>
          </w:tcPr>
          <w:p w14:paraId="45EFF873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E2EFD9" w:themeFill="accent6" w:themeFillTint="33"/>
          </w:tcPr>
          <w:p w14:paraId="221B37E2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0EBBBD4E" w14:textId="77777777" w:rsidTr="0018593A">
        <w:tc>
          <w:tcPr>
            <w:tcW w:w="1130" w:type="pct"/>
            <w:shd w:val="clear" w:color="auto" w:fill="E2EFD9" w:themeFill="accent6" w:themeFillTint="33"/>
          </w:tcPr>
          <w:p w14:paraId="5069AEF3" w14:textId="77777777" w:rsidR="004D095E" w:rsidRDefault="004D095E" w:rsidP="0018593A">
            <w:r>
              <w:lastRenderedPageBreak/>
              <w:t xml:space="preserve">NCT03582137, 2018 </w:t>
            </w:r>
            <w:r>
              <w:fldChar w:fldCharType="begin"/>
            </w:r>
            <w:r>
              <w:instrText xml:space="preserve"> ADDIN EN.CITE &lt;EndNote&gt;&lt;Cite&gt;&lt;Author&gt;Nct&lt;/Author&gt;&lt;Year&gt;2018&lt;/Year&gt;&lt;RecNum&gt;4674&lt;/RecNum&gt;&lt;IDText&gt;A Study of Tolerability and Efficacy of Cannabidiol on Motor Symptoms in Parkinson&amp;apos;s Disease&lt;/IDText&gt;&lt;DisplayText&gt;(187)&lt;/DisplayText&gt;&lt;record&gt;&lt;rec-number&gt;4674&lt;/rec-number&gt;&lt;foreign-keys&gt;&lt;key app="EN" db-id="v5tewpzxrs2026e2zdmpxv23xvap0ffr2xfd" timestamp="1585522317" guid="8bebd614-fdec-4418-86b4-0790f4a2edcb"&gt;4674&lt;/key&gt;&lt;/foreign-keys&gt;&lt;ref-type name="Journal Article"&gt;17&lt;/ref-type&gt;&lt;contributors&gt;&lt;authors&gt;&lt;author&gt;Nct,&lt;/author&gt;&lt;/authors&gt;&lt;/contributors&gt;&lt;titles&gt;&lt;title&gt;A Study of Tolerability and Efficacy of Cannabidiol on Motor Symptoms in Parkinson&amp;apos;s Disease&lt;/title&gt;&lt;secondary-title&gt;https://clinicaltrials.gov/show/NCT03582137&lt;/secondary-title&gt;&lt;/titles&gt;&lt;periodical&gt;&lt;full-title&gt;https://clinicaltrials.gov/show/NCT03582137&lt;/full-title&gt;&lt;/periodical&gt;&lt;keywords&gt;&lt;keyword&gt;Parkinson Disease&lt;/keyword&gt;&lt;keyword&gt;Pharmaceutical Solutions&lt;/keyword&gt;&lt;/keywords&gt;&lt;dates&gt;&lt;year&gt;2018&lt;/year&gt;&lt;/dates&gt;&lt;accession-num&gt;CN-01660979&lt;/accession-num&gt;&lt;urls&gt;&lt;related-urls&gt;&lt;url&gt;https://www.cochranelibrary.com/central/doi/10.1002/central/CN-01660979/full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87)</w:t>
            </w:r>
            <w:r>
              <w:fldChar w:fldCharType="end"/>
            </w:r>
          </w:p>
        </w:tc>
        <w:tc>
          <w:tcPr>
            <w:tcW w:w="1228" w:type="pct"/>
            <w:shd w:val="clear" w:color="auto" w:fill="E2EFD9" w:themeFill="accent6" w:themeFillTint="33"/>
          </w:tcPr>
          <w:p w14:paraId="01697B78" w14:textId="77777777" w:rsidR="004D095E" w:rsidRPr="002138D3" w:rsidRDefault="004D095E" w:rsidP="0018593A">
            <w:r>
              <w:t>CBD</w:t>
            </w:r>
          </w:p>
        </w:tc>
        <w:tc>
          <w:tcPr>
            <w:tcW w:w="1510" w:type="pct"/>
            <w:shd w:val="clear" w:color="auto" w:fill="E2EFD9" w:themeFill="accent6" w:themeFillTint="33"/>
          </w:tcPr>
          <w:p w14:paraId="46B2603E" w14:textId="77777777" w:rsidR="004D095E" w:rsidRPr="002138D3" w:rsidRDefault="004D095E" w:rsidP="0018593A">
            <w:r>
              <w:t>Targeted dose 2.5 mg/kg/day</w:t>
            </w:r>
          </w:p>
        </w:tc>
        <w:tc>
          <w:tcPr>
            <w:tcW w:w="1132" w:type="pct"/>
            <w:shd w:val="clear" w:color="auto" w:fill="E2EFD9" w:themeFill="accent6" w:themeFillTint="33"/>
          </w:tcPr>
          <w:p w14:paraId="44230676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627E0669" w14:textId="77777777" w:rsidTr="0018593A">
        <w:tc>
          <w:tcPr>
            <w:tcW w:w="1130" w:type="pct"/>
            <w:shd w:val="clear" w:color="auto" w:fill="E2EFD9" w:themeFill="accent6" w:themeFillTint="33"/>
          </w:tcPr>
          <w:p w14:paraId="535A040B" w14:textId="77777777" w:rsidR="004D095E" w:rsidRDefault="004D095E" w:rsidP="0018593A">
            <w:r>
              <w:t xml:space="preserve">Reynolds IR et al., 2018 </w:t>
            </w:r>
            <w:r>
              <w:fldChar w:fldCharType="begin">
                <w:fldData xml:space="preserve">PEVuZE5vdGU+PENpdGU+PEF1dGhvcj5SZXlub2xkczwvQXV0aG9yPjxZZWFyPjIwMTg8L1llYXI+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ZXlub2xkczwvQXV0aG9yPjxZZWFyPjIwMTg8L1llYXI+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83)</w:t>
            </w:r>
            <w:r>
              <w:fldChar w:fldCharType="end"/>
            </w:r>
          </w:p>
        </w:tc>
        <w:tc>
          <w:tcPr>
            <w:tcW w:w="1228" w:type="pct"/>
            <w:shd w:val="clear" w:color="auto" w:fill="E2EFD9" w:themeFill="accent6" w:themeFillTint="33"/>
          </w:tcPr>
          <w:p w14:paraId="3F5A085E" w14:textId="77777777" w:rsidR="004D095E" w:rsidRPr="002138D3" w:rsidRDefault="004D095E" w:rsidP="0018593A">
            <w:r w:rsidRPr="00456B37">
              <w:t>Cannabis/Marijuana, not specified</w:t>
            </w:r>
          </w:p>
        </w:tc>
        <w:tc>
          <w:tcPr>
            <w:tcW w:w="1510" w:type="pct"/>
            <w:shd w:val="clear" w:color="auto" w:fill="E2EFD9" w:themeFill="accent6" w:themeFillTint="33"/>
          </w:tcPr>
          <w:p w14:paraId="7BFFC6FA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E2EFD9" w:themeFill="accent6" w:themeFillTint="33"/>
          </w:tcPr>
          <w:p w14:paraId="1E8153F1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3693E586" w14:textId="77777777" w:rsidTr="0018593A">
        <w:tc>
          <w:tcPr>
            <w:tcW w:w="1130" w:type="pct"/>
            <w:shd w:val="clear" w:color="auto" w:fill="A8D08D" w:themeFill="accent6" w:themeFillTint="99"/>
          </w:tcPr>
          <w:p w14:paraId="17C8DD63" w14:textId="77777777" w:rsidR="004D095E" w:rsidRPr="006B71D4" w:rsidRDefault="004D095E" w:rsidP="0018593A">
            <w:pPr>
              <w:rPr>
                <w:b/>
                <w:bCs/>
              </w:rPr>
            </w:pPr>
            <w:r>
              <w:rPr>
                <w:rFonts w:cstheme="minorHAnsi"/>
                <w:b/>
                <w:bCs/>
                <w:color w:val="000000"/>
              </w:rPr>
              <w:t>Post-Traumatic Stress Disorder (</w:t>
            </w:r>
            <w:r w:rsidRPr="006509AD">
              <w:rPr>
                <w:rFonts w:cstheme="minorHAnsi"/>
                <w:b/>
                <w:bCs/>
                <w:color w:val="000000"/>
              </w:rPr>
              <w:t>PTSD</w:t>
            </w:r>
            <w:r>
              <w:rPr>
                <w:rFonts w:cstheme="minorHAnsi"/>
                <w:b/>
                <w:bCs/>
                <w:color w:val="000000"/>
              </w:rPr>
              <w:t>)</w:t>
            </w:r>
            <w:r w:rsidRPr="006B71D4">
              <w:rPr>
                <w:rFonts w:cstheme="minorHAnsi"/>
                <w:b/>
                <w:bCs/>
                <w:color w:val="000000"/>
              </w:rPr>
              <w:t xml:space="preserve"> </w:t>
            </w:r>
          </w:p>
        </w:tc>
        <w:tc>
          <w:tcPr>
            <w:tcW w:w="1228" w:type="pct"/>
            <w:shd w:val="clear" w:color="auto" w:fill="A8D08D" w:themeFill="accent6" w:themeFillTint="99"/>
          </w:tcPr>
          <w:p w14:paraId="0FE1E061" w14:textId="77777777" w:rsidR="004D095E" w:rsidRPr="002138D3" w:rsidRDefault="004D095E" w:rsidP="0018593A"/>
        </w:tc>
        <w:tc>
          <w:tcPr>
            <w:tcW w:w="1510" w:type="pct"/>
            <w:shd w:val="clear" w:color="auto" w:fill="A8D08D" w:themeFill="accent6" w:themeFillTint="99"/>
          </w:tcPr>
          <w:p w14:paraId="6769B2AA" w14:textId="77777777" w:rsidR="004D095E" w:rsidRPr="002138D3" w:rsidRDefault="004D095E" w:rsidP="0018593A"/>
        </w:tc>
        <w:tc>
          <w:tcPr>
            <w:tcW w:w="1132" w:type="pct"/>
            <w:shd w:val="clear" w:color="auto" w:fill="A8D08D" w:themeFill="accent6" w:themeFillTint="99"/>
          </w:tcPr>
          <w:p w14:paraId="5CF82442" w14:textId="77777777" w:rsidR="004D095E" w:rsidRPr="002138D3" w:rsidRDefault="004D095E" w:rsidP="0018593A"/>
        </w:tc>
      </w:tr>
      <w:tr w:rsidR="004D095E" w:rsidRPr="002138D3" w14:paraId="00676BE4" w14:textId="77777777" w:rsidTr="0018593A">
        <w:trPr>
          <w:trHeight w:val="69"/>
        </w:trPr>
        <w:tc>
          <w:tcPr>
            <w:tcW w:w="1130" w:type="pct"/>
            <w:shd w:val="clear" w:color="auto" w:fill="A8D08D" w:themeFill="accent6" w:themeFillTint="99"/>
          </w:tcPr>
          <w:p w14:paraId="62D90E95" w14:textId="77777777" w:rsidR="004D095E" w:rsidRDefault="004D095E" w:rsidP="0018593A">
            <w:r>
              <w:t>NCT</w:t>
            </w:r>
            <w:r w:rsidRPr="002D2DEF">
              <w:t>03008005</w:t>
            </w:r>
            <w:r>
              <w:t xml:space="preserve">, 2016 </w:t>
            </w:r>
            <w:r>
              <w:fldChar w:fldCharType="begin"/>
            </w:r>
            <w:r>
              <w:instrText xml:space="preserve"> ADDIN EN.CITE &lt;EndNote&gt;&lt;Cite&gt;&lt;Author&gt;Nct&lt;/Author&gt;&lt;Year&gt;2016&lt;/Year&gt;&lt;RecNum&gt;4655&lt;/RecNum&gt;&lt;IDText&gt;Effects of Delta-9 Tetrahydrocannabinol (THC) on Retention of Memory for Fear Extinction Learning in PTSD: R61 Study&lt;/IDText&gt;&lt;DisplayText&gt;(200)&lt;/DisplayText&gt;&lt;record&gt;&lt;rec-number&gt;4655&lt;/rec-number&gt;&lt;foreign-keys&gt;&lt;key app="EN" db-id="v5tewpzxrs2026e2zdmpxv23xvap0ffr2xfd" timestamp="1585522315" guid="9e383596-95cf-40ac-99f4-f86b7ea56750"&gt;4655&lt;/key&gt;&lt;/foreign-keys&gt;&lt;ref-type name="Journal Article"&gt;17&lt;/ref-type&gt;&lt;contributors&gt;&lt;authors&gt;&lt;author&gt;Nct,&lt;/author&gt;&lt;/authors&gt;&lt;/contributors&gt;&lt;titles&gt;&lt;title&gt;Effects of Delta-9 Tetrahydrocannabinol (THC) on Retention of Memory for Fear Extinction Learning in PTSD: R61 Study&lt;/title&gt;&lt;secondary-title&gt;https://clinicaltrials.gov/show/NCT03008005&lt;/secondary-title&gt;&lt;/titles&gt;&lt;periodical&gt;&lt;full-title&gt;https://clinicaltrials.gov/show/NCT03008005&lt;/full-title&gt;&lt;/periodical&gt;&lt;keywords&gt;&lt;keyword&gt;Dronabinol&lt;/keyword&gt;&lt;keyword&gt;Stress Disorders, Post‐Traumatic&lt;/keyword&gt;&lt;/keywords&gt;&lt;dates&gt;&lt;year&gt;2016&lt;/year&gt;&lt;/dates&gt;&lt;accession-num&gt;CN-01586029&lt;/accession-num&gt;&lt;urls&gt;&lt;related-urls&gt;&lt;url&gt;https://www.cochranelibrary.com/central/doi/10.1002/central/CN-01586029/full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00)</w:t>
            </w:r>
            <w:r>
              <w:fldChar w:fldCharType="end"/>
            </w:r>
          </w:p>
        </w:tc>
        <w:tc>
          <w:tcPr>
            <w:tcW w:w="1228" w:type="pct"/>
            <w:shd w:val="clear" w:color="auto" w:fill="A8D08D" w:themeFill="accent6" w:themeFillTint="99"/>
          </w:tcPr>
          <w:p w14:paraId="3C116037" w14:textId="77777777" w:rsidR="004D095E" w:rsidRPr="002138D3" w:rsidRDefault="004D095E" w:rsidP="0018593A">
            <w:proofErr w:type="spellStart"/>
            <w:r>
              <w:t>Marinol</w:t>
            </w:r>
            <w:proofErr w:type="spellEnd"/>
            <w:r>
              <w:t xml:space="preserve">® (dronabinol; THC) </w:t>
            </w:r>
          </w:p>
        </w:tc>
        <w:tc>
          <w:tcPr>
            <w:tcW w:w="1510" w:type="pct"/>
            <w:shd w:val="clear" w:color="auto" w:fill="A8D08D" w:themeFill="accent6" w:themeFillTint="99"/>
          </w:tcPr>
          <w:p w14:paraId="01A50204" w14:textId="77777777" w:rsidR="004D095E" w:rsidRPr="002138D3" w:rsidRDefault="004D095E" w:rsidP="0018593A">
            <w:r>
              <w:t>5 mg or 10 mg, once daily</w:t>
            </w:r>
          </w:p>
        </w:tc>
        <w:tc>
          <w:tcPr>
            <w:tcW w:w="1132" w:type="pct"/>
            <w:shd w:val="clear" w:color="auto" w:fill="A8D08D" w:themeFill="accent6" w:themeFillTint="99"/>
          </w:tcPr>
          <w:p w14:paraId="324AF360" w14:textId="77777777" w:rsidR="004D095E" w:rsidRPr="002138D3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  <w:tr w:rsidR="004D095E" w:rsidRPr="002138D3" w14:paraId="3E98D4B5" w14:textId="77777777" w:rsidTr="0018593A">
        <w:trPr>
          <w:trHeight w:val="69"/>
        </w:trPr>
        <w:tc>
          <w:tcPr>
            <w:tcW w:w="1130" w:type="pct"/>
            <w:shd w:val="clear" w:color="auto" w:fill="A8D08D" w:themeFill="accent6" w:themeFillTint="99"/>
          </w:tcPr>
          <w:p w14:paraId="1AA2C9C8" w14:textId="77777777" w:rsidR="004D095E" w:rsidRDefault="004D095E" w:rsidP="0018593A">
            <w:r>
              <w:t>NCT</w:t>
            </w:r>
            <w:r w:rsidRPr="002D2DEF">
              <w:t>02759185</w:t>
            </w:r>
            <w:r>
              <w:t xml:space="preserve">, 2016 </w:t>
            </w:r>
            <w:r>
              <w:fldChar w:fldCharType="begin"/>
            </w:r>
            <w:r>
              <w:instrText xml:space="preserve"> ADDIN EN.CITE &lt;EndNote&gt;&lt;Cite&gt;&lt;Author&gt;Nct&lt;/Author&gt;&lt;Year&gt;2016&lt;/Year&gt;&lt;RecNum&gt;4659&lt;/RecNum&gt;&lt;IDText&gt;Study of Four Different Potencies of Smoked Marijuana in 76 Veterans With PTSD&lt;/IDText&gt;&lt;DisplayText&gt;(201)&lt;/DisplayText&gt;&lt;record&gt;&lt;rec-number&gt;4659&lt;/rec-number&gt;&lt;foreign-keys&gt;&lt;key app="EN" db-id="v5tewpzxrs2026e2zdmpxv23xvap0ffr2xfd" timestamp="1585522315" guid="659e5795-aa40-4d9d-bc2d-ab529d048a33"&gt;4659&lt;/key&gt;&lt;/foreign-keys&gt;&lt;ref-type name="Journal Article"&gt;17&lt;/ref-type&gt;&lt;contributors&gt;&lt;authors&gt;&lt;author&gt;Nct,&lt;/author&gt;&lt;/authors&gt;&lt;/contributors&gt;&lt;titles&gt;&lt;title&gt;Study of Four Different Potencies of Smoked Marijuana in 76 Veterans With PTSD&lt;/title&gt;&lt;secondary-title&gt;https://clinicaltrials.gov/show/NCT02759185&lt;/secondary-title&gt;&lt;/titles&gt;&lt;periodical&gt;&lt;full-title&gt;https://clinicaltrials.gov/show/NCT02759185&lt;/full-title&gt;&lt;/periodical&gt;&lt;keywords&gt;&lt;keyword&gt;Dronabinol&lt;/keyword&gt;&lt;keyword&gt;Marijuana Abuse&lt;/keyword&gt;&lt;keyword&gt;Stress Disorders, Post‐Traumatic&lt;/keyword&gt;&lt;keyword&gt;Stress Disorders, Traumatic&lt;/keyword&gt;&lt;/keywords&gt;&lt;dates&gt;&lt;year&gt;2016&lt;/year&gt;&lt;/dates&gt;&lt;accession-num&gt;CN-01557896&lt;/accession-num&gt;&lt;urls&gt;&lt;related-urls&gt;&lt;url&gt;https://www.cochranelibrary.com/central/doi/10.1002/central/CN-01557896/full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01)</w:t>
            </w:r>
            <w:r>
              <w:fldChar w:fldCharType="end"/>
            </w:r>
          </w:p>
        </w:tc>
        <w:tc>
          <w:tcPr>
            <w:tcW w:w="1228" w:type="pct"/>
            <w:shd w:val="clear" w:color="auto" w:fill="A8D08D" w:themeFill="accent6" w:themeFillTint="99"/>
          </w:tcPr>
          <w:p w14:paraId="7223C579" w14:textId="77777777" w:rsidR="004D095E" w:rsidRPr="002138D3" w:rsidRDefault="004D095E" w:rsidP="0018593A">
            <w:r w:rsidRPr="00456B37">
              <w:t xml:space="preserve">Cannabis, </w:t>
            </w:r>
            <w:proofErr w:type="spellStart"/>
            <w:r w:rsidRPr="00456B37">
              <w:t>wholeplant</w:t>
            </w:r>
            <w:proofErr w:type="spellEnd"/>
          </w:p>
        </w:tc>
        <w:tc>
          <w:tcPr>
            <w:tcW w:w="1510" w:type="pct"/>
            <w:shd w:val="clear" w:color="auto" w:fill="A8D08D" w:themeFill="accent6" w:themeFillTint="99"/>
          </w:tcPr>
          <w:p w14:paraId="615BB247" w14:textId="77777777" w:rsidR="004D095E" w:rsidRPr="002138D3" w:rsidRDefault="004D095E" w:rsidP="0018593A">
            <w:r>
              <w:t>Up to 1.8 grams per day smoked ad libitum, for a 3-week period</w:t>
            </w:r>
          </w:p>
        </w:tc>
        <w:tc>
          <w:tcPr>
            <w:tcW w:w="1132" w:type="pct"/>
            <w:shd w:val="clear" w:color="auto" w:fill="A8D08D" w:themeFill="accent6" w:themeFillTint="99"/>
          </w:tcPr>
          <w:p w14:paraId="15D33738" w14:textId="77777777" w:rsidR="004D095E" w:rsidRDefault="004D095E" w:rsidP="0018593A">
            <w:r>
              <w:t xml:space="preserve">Arm 1) High </w:t>
            </w:r>
            <w:proofErr w:type="spellStart"/>
            <w:proofErr w:type="gramStart"/>
            <w:r>
              <w:t>THC:low</w:t>
            </w:r>
            <w:proofErr w:type="spellEnd"/>
            <w:proofErr w:type="gramEnd"/>
            <w:r>
              <w:t xml:space="preserve"> CBD</w:t>
            </w:r>
          </w:p>
          <w:p w14:paraId="62FA289F" w14:textId="77777777" w:rsidR="004D095E" w:rsidRDefault="004D095E" w:rsidP="0018593A">
            <w:r>
              <w:t xml:space="preserve">Arm 2) Low </w:t>
            </w:r>
            <w:proofErr w:type="spellStart"/>
            <w:proofErr w:type="gramStart"/>
            <w:r>
              <w:t>THC:high</w:t>
            </w:r>
            <w:proofErr w:type="spellEnd"/>
            <w:proofErr w:type="gramEnd"/>
            <w:r>
              <w:t xml:space="preserve"> CBD</w:t>
            </w:r>
          </w:p>
          <w:p w14:paraId="31F54E54" w14:textId="77777777" w:rsidR="004D095E" w:rsidRDefault="004D095E" w:rsidP="0018593A">
            <w:r>
              <w:t xml:space="preserve">Arm 3) High </w:t>
            </w:r>
            <w:proofErr w:type="spellStart"/>
            <w:proofErr w:type="gramStart"/>
            <w:r>
              <w:t>THC:high</w:t>
            </w:r>
            <w:proofErr w:type="spellEnd"/>
            <w:proofErr w:type="gramEnd"/>
            <w:r>
              <w:t xml:space="preserve"> CBD</w:t>
            </w:r>
          </w:p>
          <w:p w14:paraId="2ACABBF1" w14:textId="77777777" w:rsidR="004D095E" w:rsidRPr="002138D3" w:rsidRDefault="004D095E" w:rsidP="0018593A">
            <w:r>
              <w:t>Arm 4) Placebo</w:t>
            </w:r>
          </w:p>
        </w:tc>
      </w:tr>
      <w:tr w:rsidR="004D095E" w:rsidRPr="002138D3" w14:paraId="57CD01A9" w14:textId="77777777" w:rsidTr="0018593A">
        <w:trPr>
          <w:trHeight w:val="69"/>
        </w:trPr>
        <w:tc>
          <w:tcPr>
            <w:tcW w:w="1130" w:type="pct"/>
            <w:shd w:val="clear" w:color="auto" w:fill="A8D08D" w:themeFill="accent6" w:themeFillTint="99"/>
          </w:tcPr>
          <w:p w14:paraId="0824FA86" w14:textId="77777777" w:rsidR="004D095E" w:rsidRDefault="004D095E" w:rsidP="0018593A">
            <w:r w:rsidRPr="002D2DEF">
              <w:t>NCT03518801</w:t>
            </w:r>
            <w:r>
              <w:t xml:space="preserve">, 2018 </w:t>
            </w:r>
            <w:r>
              <w:fldChar w:fldCharType="begin"/>
            </w:r>
            <w:r>
              <w:instrText xml:space="preserve"> ADDIN EN.CITE &lt;EndNote&gt;&lt;Cite&gt;&lt;Author&gt;Nct&lt;/Author&gt;&lt;Year&gt;2018&lt;/Year&gt;&lt;RecNum&gt;4677&lt;/RecNum&gt;&lt;IDText&gt;Cannabidiol and Prolonged Exposure&lt;/IDText&gt;&lt;DisplayText&gt;(203)&lt;/DisplayText&gt;&lt;record&gt;&lt;rec-number&gt;4677&lt;/rec-number&gt;&lt;foreign-keys&gt;&lt;key app="EN" db-id="v5tewpzxrs2026e2zdmpxv23xvap0ffr2xfd" timestamp="1585522317" guid="03aefc64-5dc7-452b-b7f9-60d344544a5d"&gt;4677&lt;/key&gt;&lt;/foreign-keys&gt;&lt;ref-type name="Journal Article"&gt;17&lt;/ref-type&gt;&lt;contributors&gt;&lt;authors&gt;&lt;author&gt;Nct,&lt;/author&gt;&lt;/authors&gt;&lt;/contributors&gt;&lt;titles&gt;&lt;title&gt;Cannabidiol and Prolonged Exposure&lt;/title&gt;&lt;secondary-title&gt;https://clinicaltrials.gov/show/NCT03518801&lt;/secondary-title&gt;&lt;/titles&gt;&lt;periodical&gt;&lt;full-title&gt;https://clinicaltrials.gov/show/NCT03518801&lt;/full-title&gt;&lt;/periodical&gt;&lt;dates&gt;&lt;year&gt;2018&lt;/year&gt;&lt;/dates&gt;&lt;accession-num&gt;CN-01574221&lt;/accession-num&gt;&lt;urls&gt;&lt;related-urls&gt;&lt;url&gt;https://www.cochranelibrary.com/central/doi/10.1002/central/CN-01574221/full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03)</w:t>
            </w:r>
            <w:r>
              <w:fldChar w:fldCharType="end"/>
            </w:r>
          </w:p>
        </w:tc>
        <w:tc>
          <w:tcPr>
            <w:tcW w:w="1228" w:type="pct"/>
            <w:shd w:val="clear" w:color="auto" w:fill="A8D08D" w:themeFill="accent6" w:themeFillTint="99"/>
          </w:tcPr>
          <w:p w14:paraId="0DABA732" w14:textId="77777777" w:rsidR="004D095E" w:rsidRPr="002138D3" w:rsidRDefault="004D095E" w:rsidP="0018593A">
            <w:r>
              <w:t>CBD</w:t>
            </w:r>
          </w:p>
        </w:tc>
        <w:tc>
          <w:tcPr>
            <w:tcW w:w="1510" w:type="pct"/>
            <w:shd w:val="clear" w:color="auto" w:fill="A8D08D" w:themeFill="accent6" w:themeFillTint="99"/>
          </w:tcPr>
          <w:p w14:paraId="0D39EBB4" w14:textId="77777777" w:rsidR="004D095E" w:rsidRPr="002138D3" w:rsidRDefault="004D095E" w:rsidP="0018593A">
            <w:r>
              <w:t>Not specified</w:t>
            </w:r>
          </w:p>
        </w:tc>
        <w:tc>
          <w:tcPr>
            <w:tcW w:w="1132" w:type="pct"/>
            <w:shd w:val="clear" w:color="auto" w:fill="A8D08D" w:themeFill="accent6" w:themeFillTint="99"/>
          </w:tcPr>
          <w:p w14:paraId="02141742" w14:textId="77777777" w:rsidR="004D095E" w:rsidRPr="002138D3" w:rsidRDefault="004D095E" w:rsidP="0018593A">
            <w:r>
              <w:t>Not specified</w:t>
            </w:r>
          </w:p>
        </w:tc>
      </w:tr>
      <w:tr w:rsidR="004D095E" w:rsidRPr="002138D3" w14:paraId="32DF408B" w14:textId="77777777" w:rsidTr="0018593A">
        <w:trPr>
          <w:trHeight w:val="69"/>
        </w:trPr>
        <w:tc>
          <w:tcPr>
            <w:tcW w:w="1130" w:type="pct"/>
            <w:shd w:val="clear" w:color="auto" w:fill="A8D08D" w:themeFill="accent6" w:themeFillTint="99"/>
          </w:tcPr>
          <w:p w14:paraId="6EC5A38F" w14:textId="77777777" w:rsidR="004D095E" w:rsidRDefault="004D095E" w:rsidP="0018593A">
            <w:r w:rsidRPr="002D2DEF">
              <w:t>NCT04080427</w:t>
            </w:r>
            <w:r>
              <w:t xml:space="preserve">, 2019 </w:t>
            </w:r>
            <w:r>
              <w:fldChar w:fldCharType="begin"/>
            </w:r>
            <w:r>
              <w:instrText xml:space="preserve"> ADDIN EN.CITE &lt;EndNote&gt;&lt;Cite&gt;&lt;Author&gt;Nct&lt;/Author&gt;&lt;Year&gt;2019&lt;/Year&gt;&lt;RecNum&gt;4703&lt;/RecNum&gt;&lt;IDText&gt;Effects of Delta9-tetrahydrocannabinol (THC) on Retention of Memory for Fear Extinction Learning in PTSD: R33 Study&lt;/IDText&gt;&lt;DisplayText&gt;(204)&lt;/DisplayText&gt;&lt;record&gt;&lt;rec-number&gt;4703&lt;/rec-number&gt;&lt;foreign-keys&gt;&lt;key app="EN" db-id="v5tewpzxrs2026e2zdmpxv23xvap0ffr2xfd" timestamp="1585522320" guid="b9a41f85-e99d-4ab2-8466-e2622126d510"&gt;4703&lt;/key&gt;&lt;/foreign-keys&gt;&lt;ref-type name="Journal Article"&gt;17&lt;/ref-type&gt;&lt;contributors&gt;&lt;authors&gt;&lt;author&gt;Nct,&lt;/author&gt;&lt;/authors&gt;&lt;/contributors&gt;&lt;titles&gt;&lt;title&gt;Effects of Delta9-tetrahydrocannabinol (THC) on Retention of Memory for Fear Extinction Learning in PTSD: R33 Study&lt;/title&gt;&lt;secondary-title&gt;https://clinicaltrials.gov/show/NCT04080427&lt;/secondary-title&gt;&lt;/titles&gt;&lt;periodical&gt;&lt;full-title&gt;https://clinicaltrials.gov/show/NCT04080427&lt;/full-title&gt;&lt;/periodical&gt;&lt;keywords&gt;&lt;keyword&gt;Dronabinol&lt;/keyword&gt;&lt;keyword&gt;Stress Disorders, Post‐Traumatic&lt;/keyword&gt;&lt;/keywords&gt;&lt;dates&gt;&lt;year&gt;2019&lt;/year&gt;&lt;/dates&gt;&lt;accession-num&gt;CN-01984090&lt;/accession-num&gt;&lt;urls&gt;&lt;related-urls&gt;&lt;url&gt;https://www.cochranelibrary.com/central/doi/10.1002/central/CN-01984090/full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04)</w:t>
            </w:r>
            <w:r>
              <w:fldChar w:fldCharType="end"/>
            </w:r>
          </w:p>
        </w:tc>
        <w:tc>
          <w:tcPr>
            <w:tcW w:w="1228" w:type="pct"/>
            <w:shd w:val="clear" w:color="auto" w:fill="A8D08D" w:themeFill="accent6" w:themeFillTint="99"/>
          </w:tcPr>
          <w:p w14:paraId="2F209CC3" w14:textId="77777777" w:rsidR="004D095E" w:rsidRPr="002138D3" w:rsidRDefault="004D095E" w:rsidP="0018593A">
            <w:proofErr w:type="spellStart"/>
            <w:r>
              <w:t>Marinol</w:t>
            </w:r>
            <w:proofErr w:type="spellEnd"/>
            <w:r>
              <w:t>® (dronabinol; THC)</w:t>
            </w:r>
          </w:p>
        </w:tc>
        <w:tc>
          <w:tcPr>
            <w:tcW w:w="1510" w:type="pct"/>
            <w:shd w:val="clear" w:color="auto" w:fill="A8D08D" w:themeFill="accent6" w:themeFillTint="99"/>
          </w:tcPr>
          <w:p w14:paraId="112AA967" w14:textId="77777777" w:rsidR="004D095E" w:rsidRPr="002138D3" w:rsidRDefault="004D095E" w:rsidP="0018593A">
            <w:r>
              <w:t>7.5 mg, single oral dose</w:t>
            </w:r>
          </w:p>
        </w:tc>
        <w:tc>
          <w:tcPr>
            <w:tcW w:w="1132" w:type="pct"/>
            <w:shd w:val="clear" w:color="auto" w:fill="A8D08D" w:themeFill="accent6" w:themeFillTint="99"/>
          </w:tcPr>
          <w:p w14:paraId="2CB18F9D" w14:textId="77777777" w:rsidR="004D095E" w:rsidRPr="002138D3" w:rsidRDefault="004D095E" w:rsidP="0018593A">
            <w:r>
              <w:t>P</w:t>
            </w:r>
            <w:r w:rsidRPr="005673AB">
              <w:t>harmaceutical grade product/</w:t>
            </w:r>
            <w:r>
              <w:t xml:space="preserve"> </w:t>
            </w:r>
            <w:r w:rsidRPr="005673AB">
              <w:t>substance</w:t>
            </w:r>
          </w:p>
        </w:tc>
      </w:tr>
    </w:tbl>
    <w:p w14:paraId="052BF2C6" w14:textId="77777777" w:rsidR="000975D8" w:rsidRDefault="000975D8"/>
    <w:sectPr w:rsidR="000975D8" w:rsidSect="0039369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B5016F"/>
    <w:multiLevelType w:val="hybridMultilevel"/>
    <w:tmpl w:val="705AC2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C2E0247"/>
    <w:multiLevelType w:val="hybridMultilevel"/>
    <w:tmpl w:val="210291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71B1327"/>
    <w:multiLevelType w:val="hybridMultilevel"/>
    <w:tmpl w:val="DA9C4764"/>
    <w:lvl w:ilvl="0" w:tplc="D9A05352">
      <w:start w:val="4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B2555A2"/>
    <w:multiLevelType w:val="hybridMultilevel"/>
    <w:tmpl w:val="02EED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E9C58BF"/>
    <w:multiLevelType w:val="hybridMultilevel"/>
    <w:tmpl w:val="9DB0ED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4437957"/>
    <w:multiLevelType w:val="hybridMultilevel"/>
    <w:tmpl w:val="CF8E2D8E"/>
    <w:lvl w:ilvl="0" w:tplc="177C6798">
      <w:start w:val="3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5B078C2"/>
    <w:multiLevelType w:val="hybridMultilevel"/>
    <w:tmpl w:val="7068AFB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9886E65"/>
    <w:multiLevelType w:val="hybridMultilevel"/>
    <w:tmpl w:val="B2D8BA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E57754A"/>
    <w:multiLevelType w:val="hybridMultilevel"/>
    <w:tmpl w:val="DDCA1C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F5304D5"/>
    <w:multiLevelType w:val="hybridMultilevel"/>
    <w:tmpl w:val="0AC0A7A4"/>
    <w:lvl w:ilvl="0" w:tplc="D9A05352">
      <w:start w:val="4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1B16CCA"/>
    <w:multiLevelType w:val="hybridMultilevel"/>
    <w:tmpl w:val="B970A9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8"/>
  </w:num>
  <w:num w:numId="3">
    <w:abstractNumId w:val="0"/>
  </w:num>
  <w:num w:numId="4">
    <w:abstractNumId w:val="4"/>
  </w:num>
  <w:num w:numId="5">
    <w:abstractNumId w:val="7"/>
  </w:num>
  <w:num w:numId="6">
    <w:abstractNumId w:val="2"/>
  </w:num>
  <w:num w:numId="7">
    <w:abstractNumId w:val="9"/>
  </w:num>
  <w:num w:numId="8">
    <w:abstractNumId w:val="5"/>
  </w:num>
  <w:num w:numId="9">
    <w:abstractNumId w:val="1"/>
  </w:num>
  <w:num w:numId="10">
    <w:abstractNumId w:val="10"/>
  </w:num>
  <w:num w:numId="1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538E"/>
    <w:rsid w:val="000975D8"/>
    <w:rsid w:val="000D538E"/>
    <w:rsid w:val="00393692"/>
    <w:rsid w:val="004D09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DF70DB4-08C2-4704-8E31-BD094E1D71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D095E"/>
    <w:pPr>
      <w:spacing w:after="0" w:line="240" w:lineRule="auto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D095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D095E"/>
    <w:pPr>
      <w:keepNext/>
      <w:keepLines/>
      <w:spacing w:before="4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D095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D095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LineNumber">
    <w:name w:val="line number"/>
    <w:basedOn w:val="DefaultParagraphFont"/>
    <w:uiPriority w:val="99"/>
    <w:semiHidden/>
    <w:unhideWhenUsed/>
    <w:rsid w:val="004D095E"/>
  </w:style>
  <w:style w:type="paragraph" w:styleId="BalloonText">
    <w:name w:val="Balloon Text"/>
    <w:basedOn w:val="Normal"/>
    <w:link w:val="BalloonTextChar"/>
    <w:uiPriority w:val="99"/>
    <w:semiHidden/>
    <w:unhideWhenUsed/>
    <w:rsid w:val="004D095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095E"/>
    <w:rPr>
      <w:rFonts w:ascii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4D095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D095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4D095E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D095E"/>
    <w:rPr>
      <w:rFonts w:ascii="Calibri" w:hAnsi="Calibri" w:cs="Calibri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4D095E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4D095E"/>
    <w:rPr>
      <w:rFonts w:ascii="Calibri" w:hAnsi="Calibri" w:cs="Calibri"/>
      <w:sz w:val="24"/>
      <w:szCs w:val="24"/>
    </w:rPr>
  </w:style>
  <w:style w:type="paragraph" w:styleId="NoSpacing">
    <w:name w:val="No Spacing"/>
    <w:link w:val="NoSpacingChar"/>
    <w:uiPriority w:val="1"/>
    <w:qFormat/>
    <w:rsid w:val="004D095E"/>
    <w:pPr>
      <w:spacing w:after="0" w:line="240" w:lineRule="auto"/>
    </w:pPr>
    <w:rPr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4D095E"/>
    <w:rPr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4D095E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095E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4D095E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095E"/>
    <w:rPr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4D09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D095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D095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D09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D095E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D095E"/>
    <w:pPr>
      <w:spacing w:after="0" w:line="240" w:lineRule="auto"/>
    </w:pPr>
    <w:rPr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4D095E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4D095E"/>
    <w:pPr>
      <w:spacing w:before="100" w:beforeAutospacing="1" w:after="100" w:afterAutospacing="1"/>
    </w:pPr>
    <w:rPr>
      <w:rFonts w:ascii="Times New Roman" w:eastAsiaTheme="minorEastAsia" w:hAnsi="Times New Roman" w:cs="Times New Roman"/>
    </w:rPr>
  </w:style>
  <w:style w:type="character" w:customStyle="1" w:styleId="ej-keyword">
    <w:name w:val="ej-keyword"/>
    <w:basedOn w:val="DefaultParagraphFont"/>
    <w:rsid w:val="004D095E"/>
  </w:style>
  <w:style w:type="character" w:styleId="Emphasis">
    <w:name w:val="Emphasis"/>
    <w:basedOn w:val="DefaultParagraphFont"/>
    <w:uiPriority w:val="20"/>
    <w:qFormat/>
    <w:rsid w:val="004D095E"/>
    <w:rPr>
      <w:i/>
      <w:iCs/>
    </w:rPr>
  </w:style>
  <w:style w:type="paragraph" w:styleId="Bibliography">
    <w:name w:val="Bibliography"/>
    <w:basedOn w:val="Normal"/>
    <w:next w:val="Normal"/>
    <w:uiPriority w:val="37"/>
    <w:semiHidden/>
    <w:unhideWhenUsed/>
    <w:rsid w:val="004D095E"/>
  </w:style>
  <w:style w:type="table" w:styleId="TableGrid">
    <w:name w:val="Table Grid"/>
    <w:basedOn w:val="TableNormal"/>
    <w:uiPriority w:val="39"/>
    <w:rsid w:val="004D095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4D095E"/>
    <w:pPr>
      <w:spacing w:after="160" w:line="259" w:lineRule="auto"/>
      <w:ind w:left="720"/>
      <w:contextualSpacing/>
    </w:pPr>
    <w:rPr>
      <w:sz w:val="22"/>
      <w:szCs w:val="22"/>
    </w:rPr>
  </w:style>
  <w:style w:type="paragraph" w:styleId="TOCHeading">
    <w:name w:val="TOC Heading"/>
    <w:basedOn w:val="Heading1"/>
    <w:next w:val="Normal"/>
    <w:uiPriority w:val="39"/>
    <w:unhideWhenUsed/>
    <w:qFormat/>
    <w:rsid w:val="004D095E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4D095E"/>
    <w:pPr>
      <w:spacing w:after="100" w:line="259" w:lineRule="auto"/>
    </w:pPr>
    <w:rPr>
      <w:sz w:val="22"/>
      <w:szCs w:val="22"/>
    </w:rPr>
  </w:style>
  <w:style w:type="paragraph" w:styleId="TOC2">
    <w:name w:val="toc 2"/>
    <w:basedOn w:val="Normal"/>
    <w:next w:val="Normal"/>
    <w:autoRedefine/>
    <w:uiPriority w:val="39"/>
    <w:unhideWhenUsed/>
    <w:rsid w:val="004D095E"/>
    <w:pPr>
      <w:spacing w:after="100" w:line="259" w:lineRule="auto"/>
      <w:ind w:left="220"/>
    </w:pPr>
    <w:rPr>
      <w:sz w:val="22"/>
      <w:szCs w:val="22"/>
    </w:rPr>
  </w:style>
  <w:style w:type="table" w:styleId="GridTable4">
    <w:name w:val="Grid Table 4"/>
    <w:basedOn w:val="TableNormal"/>
    <w:uiPriority w:val="49"/>
    <w:rsid w:val="004D095E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Title">
    <w:name w:val="Title"/>
    <w:basedOn w:val="Normal"/>
    <w:next w:val="Normal"/>
    <w:link w:val="TitleChar"/>
    <w:uiPriority w:val="10"/>
    <w:qFormat/>
    <w:rsid w:val="004D095E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D095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EndNoteBibliographyTitleZchn">
    <w:name w:val="EndNote Bibliography Title Zchn"/>
    <w:basedOn w:val="DefaultParagraphFont"/>
    <w:rsid w:val="004D095E"/>
    <w:rPr>
      <w:rFonts w:ascii="Calibri" w:hAnsi="Calibri" w:cs="Calibri"/>
      <w:noProof/>
    </w:rPr>
  </w:style>
  <w:style w:type="character" w:customStyle="1" w:styleId="EndNoteBibliographyZchn">
    <w:name w:val="EndNote Bibliography Zchn"/>
    <w:basedOn w:val="DefaultParagraphFont"/>
    <w:rsid w:val="004D095E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3417</Words>
  <Characters>76483</Characters>
  <Application>Microsoft Office Word</Application>
  <DocSecurity>0</DocSecurity>
  <Lines>637</Lines>
  <Paragraphs>179</Paragraphs>
  <ScaleCrop>false</ScaleCrop>
  <Company/>
  <LinksUpToDate>false</LinksUpToDate>
  <CharactersWithSpaces>89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gl,Sebastian</dc:creator>
  <cp:keywords/>
  <dc:description/>
  <cp:lastModifiedBy>Jugl,Sebastian</cp:lastModifiedBy>
  <cp:revision>2</cp:revision>
  <dcterms:created xsi:type="dcterms:W3CDTF">2020-12-20T21:33:00Z</dcterms:created>
  <dcterms:modified xsi:type="dcterms:W3CDTF">2020-12-20T21:33:00Z</dcterms:modified>
</cp:coreProperties>
</file>